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77777777" w:rsidR="0094475E" w:rsidRDefault="00A72AE9" w:rsidP="00ED49F8">
      <w:pPr>
        <w:pStyle w:val="NoSpacing"/>
      </w:pPr>
      <w:r>
        <w:t>Version 4.0beta</w:t>
      </w:r>
    </w:p>
    <w:p w14:paraId="6649D723" w14:textId="77777777"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4A6346">
        <w:rPr>
          <w:noProof/>
        </w:rPr>
        <w:t>1/16/2019</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684F4A85" w14:textId="2E56C047" w:rsidR="00C3146C"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35486006" w:history="1">
        <w:r w:rsidR="00C3146C" w:rsidRPr="00CA355D">
          <w:rPr>
            <w:rStyle w:val="Hyperlink"/>
            <w:noProof/>
          </w:rPr>
          <w:t>1. IMPORTANT USAGE INFORMATION</w:t>
        </w:r>
        <w:r w:rsidR="00C3146C">
          <w:rPr>
            <w:noProof/>
            <w:webHidden/>
          </w:rPr>
          <w:tab/>
        </w:r>
        <w:r w:rsidR="00C3146C">
          <w:rPr>
            <w:noProof/>
            <w:webHidden/>
          </w:rPr>
          <w:fldChar w:fldCharType="begin"/>
        </w:r>
        <w:r w:rsidR="00C3146C">
          <w:rPr>
            <w:noProof/>
            <w:webHidden/>
          </w:rPr>
          <w:instrText xml:space="preserve"> PAGEREF _Toc535486006 \h </w:instrText>
        </w:r>
        <w:r w:rsidR="00C3146C">
          <w:rPr>
            <w:noProof/>
            <w:webHidden/>
          </w:rPr>
        </w:r>
        <w:r w:rsidR="00C3146C">
          <w:rPr>
            <w:noProof/>
            <w:webHidden/>
          </w:rPr>
          <w:fldChar w:fldCharType="separate"/>
        </w:r>
        <w:r w:rsidR="00C3146C">
          <w:rPr>
            <w:noProof/>
            <w:webHidden/>
          </w:rPr>
          <w:t>3</w:t>
        </w:r>
        <w:r w:rsidR="00C3146C">
          <w:rPr>
            <w:noProof/>
            <w:webHidden/>
          </w:rPr>
          <w:fldChar w:fldCharType="end"/>
        </w:r>
      </w:hyperlink>
    </w:p>
    <w:p w14:paraId="44EAB099" w14:textId="681A707A" w:rsidR="00C3146C" w:rsidRDefault="00C3146C">
      <w:pPr>
        <w:pStyle w:val="TOC1"/>
        <w:tabs>
          <w:tab w:val="right" w:leader="dot" w:pos="9350"/>
        </w:tabs>
        <w:rPr>
          <w:rFonts w:asciiTheme="minorHAnsi" w:eastAsiaTheme="minorEastAsia" w:hAnsiTheme="minorHAnsi" w:cstheme="minorBidi"/>
          <w:noProof/>
        </w:rPr>
      </w:pPr>
      <w:hyperlink w:anchor="_Toc535486007" w:history="1">
        <w:r w:rsidRPr="00CA355D">
          <w:rPr>
            <w:rStyle w:val="Hyperlink"/>
            <w:noProof/>
          </w:rPr>
          <w:t>2. GENERAL OVERVIEW</w:t>
        </w:r>
        <w:r>
          <w:rPr>
            <w:noProof/>
            <w:webHidden/>
          </w:rPr>
          <w:tab/>
        </w:r>
        <w:r>
          <w:rPr>
            <w:noProof/>
            <w:webHidden/>
          </w:rPr>
          <w:fldChar w:fldCharType="begin"/>
        </w:r>
        <w:r>
          <w:rPr>
            <w:noProof/>
            <w:webHidden/>
          </w:rPr>
          <w:instrText xml:space="preserve"> PAGEREF _Toc535486007 \h </w:instrText>
        </w:r>
        <w:r>
          <w:rPr>
            <w:noProof/>
            <w:webHidden/>
          </w:rPr>
        </w:r>
        <w:r>
          <w:rPr>
            <w:noProof/>
            <w:webHidden/>
          </w:rPr>
          <w:fldChar w:fldCharType="separate"/>
        </w:r>
        <w:r>
          <w:rPr>
            <w:noProof/>
            <w:webHidden/>
          </w:rPr>
          <w:t>4</w:t>
        </w:r>
        <w:r>
          <w:rPr>
            <w:noProof/>
            <w:webHidden/>
          </w:rPr>
          <w:fldChar w:fldCharType="end"/>
        </w:r>
      </w:hyperlink>
    </w:p>
    <w:p w14:paraId="7A85C714" w14:textId="570A6AF3" w:rsidR="00C3146C" w:rsidRDefault="00C3146C">
      <w:pPr>
        <w:pStyle w:val="TOC1"/>
        <w:tabs>
          <w:tab w:val="right" w:leader="dot" w:pos="9350"/>
        </w:tabs>
        <w:rPr>
          <w:rFonts w:asciiTheme="minorHAnsi" w:eastAsiaTheme="minorEastAsia" w:hAnsiTheme="minorHAnsi" w:cstheme="minorBidi"/>
          <w:noProof/>
        </w:rPr>
      </w:pPr>
      <w:hyperlink w:anchor="_Toc535486008" w:history="1">
        <w:r w:rsidRPr="00CA355D">
          <w:rPr>
            <w:rStyle w:val="Hyperlink"/>
            <w:noProof/>
          </w:rPr>
          <w:t>3. METEOROLOGY</w:t>
        </w:r>
        <w:r>
          <w:rPr>
            <w:noProof/>
            <w:webHidden/>
          </w:rPr>
          <w:tab/>
        </w:r>
        <w:r>
          <w:rPr>
            <w:noProof/>
            <w:webHidden/>
          </w:rPr>
          <w:fldChar w:fldCharType="begin"/>
        </w:r>
        <w:r>
          <w:rPr>
            <w:noProof/>
            <w:webHidden/>
          </w:rPr>
          <w:instrText xml:space="preserve"> PAGEREF _Toc535486008 \h </w:instrText>
        </w:r>
        <w:r>
          <w:rPr>
            <w:noProof/>
            <w:webHidden/>
          </w:rPr>
        </w:r>
        <w:r>
          <w:rPr>
            <w:noProof/>
            <w:webHidden/>
          </w:rPr>
          <w:fldChar w:fldCharType="separate"/>
        </w:r>
        <w:r>
          <w:rPr>
            <w:noProof/>
            <w:webHidden/>
          </w:rPr>
          <w:t>5</w:t>
        </w:r>
        <w:r>
          <w:rPr>
            <w:noProof/>
            <w:webHidden/>
          </w:rPr>
          <w:fldChar w:fldCharType="end"/>
        </w:r>
      </w:hyperlink>
    </w:p>
    <w:p w14:paraId="793340E0" w14:textId="26AE7132" w:rsidR="00C3146C" w:rsidRDefault="00C3146C">
      <w:pPr>
        <w:pStyle w:val="TOC1"/>
        <w:tabs>
          <w:tab w:val="right" w:leader="dot" w:pos="9350"/>
        </w:tabs>
        <w:rPr>
          <w:rFonts w:asciiTheme="minorHAnsi" w:eastAsiaTheme="minorEastAsia" w:hAnsiTheme="minorHAnsi" w:cstheme="minorBidi"/>
          <w:noProof/>
        </w:rPr>
      </w:pPr>
      <w:hyperlink w:anchor="_Toc535486009" w:history="1">
        <w:r w:rsidRPr="00CA355D">
          <w:rPr>
            <w:rStyle w:val="Hyperlink"/>
            <w:noProof/>
          </w:rPr>
          <w:t>4. CHEMICAL CONCENTRATIONS</w:t>
        </w:r>
        <w:r>
          <w:rPr>
            <w:noProof/>
            <w:webHidden/>
          </w:rPr>
          <w:tab/>
        </w:r>
        <w:r>
          <w:rPr>
            <w:noProof/>
            <w:webHidden/>
          </w:rPr>
          <w:fldChar w:fldCharType="begin"/>
        </w:r>
        <w:r>
          <w:rPr>
            <w:noProof/>
            <w:webHidden/>
          </w:rPr>
          <w:instrText xml:space="preserve"> PAGEREF _Toc535486009 \h </w:instrText>
        </w:r>
        <w:r>
          <w:rPr>
            <w:noProof/>
            <w:webHidden/>
          </w:rPr>
        </w:r>
        <w:r>
          <w:rPr>
            <w:noProof/>
            <w:webHidden/>
          </w:rPr>
          <w:fldChar w:fldCharType="separate"/>
        </w:r>
        <w:r>
          <w:rPr>
            <w:noProof/>
            <w:webHidden/>
          </w:rPr>
          <w:t>7</w:t>
        </w:r>
        <w:r>
          <w:rPr>
            <w:noProof/>
            <w:webHidden/>
          </w:rPr>
          <w:fldChar w:fldCharType="end"/>
        </w:r>
      </w:hyperlink>
    </w:p>
    <w:p w14:paraId="3E4CBFE5" w14:textId="1EDA3E3A" w:rsidR="00C3146C" w:rsidRDefault="00C3146C">
      <w:pPr>
        <w:pStyle w:val="TOC2"/>
        <w:tabs>
          <w:tab w:val="right" w:leader="dot" w:pos="9350"/>
        </w:tabs>
        <w:rPr>
          <w:rFonts w:asciiTheme="minorHAnsi" w:eastAsiaTheme="minorEastAsia" w:hAnsiTheme="minorHAnsi" w:cstheme="minorBidi"/>
          <w:noProof/>
        </w:rPr>
      </w:pPr>
      <w:hyperlink w:anchor="_Toc535486010" w:history="1">
        <w:r w:rsidRPr="00CA355D">
          <w:rPr>
            <w:rStyle w:val="Hyperlink"/>
            <w:noProof/>
          </w:rPr>
          <w:t>4.1 The InitConc Input</w:t>
        </w:r>
        <w:r>
          <w:rPr>
            <w:noProof/>
            <w:webHidden/>
          </w:rPr>
          <w:tab/>
        </w:r>
        <w:r>
          <w:rPr>
            <w:noProof/>
            <w:webHidden/>
          </w:rPr>
          <w:fldChar w:fldCharType="begin"/>
        </w:r>
        <w:r>
          <w:rPr>
            <w:noProof/>
            <w:webHidden/>
          </w:rPr>
          <w:instrText xml:space="preserve"> PAGEREF _Toc535486010 \h </w:instrText>
        </w:r>
        <w:r>
          <w:rPr>
            <w:noProof/>
            <w:webHidden/>
          </w:rPr>
        </w:r>
        <w:r>
          <w:rPr>
            <w:noProof/>
            <w:webHidden/>
          </w:rPr>
          <w:fldChar w:fldCharType="separate"/>
        </w:r>
        <w:r>
          <w:rPr>
            <w:noProof/>
            <w:webHidden/>
          </w:rPr>
          <w:t>7</w:t>
        </w:r>
        <w:r>
          <w:rPr>
            <w:noProof/>
            <w:webHidden/>
          </w:rPr>
          <w:fldChar w:fldCharType="end"/>
        </w:r>
      </w:hyperlink>
    </w:p>
    <w:p w14:paraId="216A8B09" w14:textId="20839A9E" w:rsidR="00C3146C" w:rsidRDefault="00C3146C">
      <w:pPr>
        <w:pStyle w:val="TOC2"/>
        <w:tabs>
          <w:tab w:val="right" w:leader="dot" w:pos="9350"/>
        </w:tabs>
        <w:rPr>
          <w:rFonts w:asciiTheme="minorHAnsi" w:eastAsiaTheme="minorEastAsia" w:hAnsiTheme="minorHAnsi" w:cstheme="minorBidi"/>
          <w:noProof/>
        </w:rPr>
      </w:pPr>
      <w:hyperlink w:anchor="_Toc535486011" w:history="1">
        <w:r w:rsidRPr="00CA355D">
          <w:rPr>
            <w:rStyle w:val="Hyperlink"/>
            <w:noProof/>
            <w:highlight w:val="yellow"/>
          </w:rPr>
          <w:t>4.2 Family Conservation</w:t>
        </w:r>
        <w:r>
          <w:rPr>
            <w:noProof/>
            <w:webHidden/>
          </w:rPr>
          <w:tab/>
        </w:r>
        <w:r>
          <w:rPr>
            <w:noProof/>
            <w:webHidden/>
          </w:rPr>
          <w:fldChar w:fldCharType="begin"/>
        </w:r>
        <w:r>
          <w:rPr>
            <w:noProof/>
            <w:webHidden/>
          </w:rPr>
          <w:instrText xml:space="preserve"> PAGEREF _Toc535486011 \h </w:instrText>
        </w:r>
        <w:r>
          <w:rPr>
            <w:noProof/>
            <w:webHidden/>
          </w:rPr>
        </w:r>
        <w:r>
          <w:rPr>
            <w:noProof/>
            <w:webHidden/>
          </w:rPr>
          <w:fldChar w:fldCharType="separate"/>
        </w:r>
        <w:r>
          <w:rPr>
            <w:noProof/>
            <w:webHidden/>
          </w:rPr>
          <w:t>7</w:t>
        </w:r>
        <w:r>
          <w:rPr>
            <w:noProof/>
            <w:webHidden/>
          </w:rPr>
          <w:fldChar w:fldCharType="end"/>
        </w:r>
      </w:hyperlink>
    </w:p>
    <w:p w14:paraId="0F649FC1" w14:textId="6AFE1D06" w:rsidR="00C3146C" w:rsidRDefault="00C3146C">
      <w:pPr>
        <w:pStyle w:val="TOC1"/>
        <w:tabs>
          <w:tab w:val="right" w:leader="dot" w:pos="9350"/>
        </w:tabs>
        <w:rPr>
          <w:rFonts w:asciiTheme="minorHAnsi" w:eastAsiaTheme="minorEastAsia" w:hAnsiTheme="minorHAnsi" w:cstheme="minorBidi"/>
          <w:noProof/>
        </w:rPr>
      </w:pPr>
      <w:hyperlink w:anchor="_Toc535486012" w:history="1">
        <w:r w:rsidRPr="00CA355D">
          <w:rPr>
            <w:rStyle w:val="Hyperlink"/>
            <w:noProof/>
          </w:rPr>
          <w:t>5. CHEMISTRY</w:t>
        </w:r>
        <w:r>
          <w:rPr>
            <w:noProof/>
            <w:webHidden/>
          </w:rPr>
          <w:tab/>
        </w:r>
        <w:r>
          <w:rPr>
            <w:noProof/>
            <w:webHidden/>
          </w:rPr>
          <w:fldChar w:fldCharType="begin"/>
        </w:r>
        <w:r>
          <w:rPr>
            <w:noProof/>
            <w:webHidden/>
          </w:rPr>
          <w:instrText xml:space="preserve"> PAGEREF _Toc535486012 \h </w:instrText>
        </w:r>
        <w:r>
          <w:rPr>
            <w:noProof/>
            <w:webHidden/>
          </w:rPr>
        </w:r>
        <w:r>
          <w:rPr>
            <w:noProof/>
            <w:webHidden/>
          </w:rPr>
          <w:fldChar w:fldCharType="separate"/>
        </w:r>
        <w:r>
          <w:rPr>
            <w:noProof/>
            <w:webHidden/>
          </w:rPr>
          <w:t>9</w:t>
        </w:r>
        <w:r>
          <w:rPr>
            <w:noProof/>
            <w:webHidden/>
          </w:rPr>
          <w:fldChar w:fldCharType="end"/>
        </w:r>
      </w:hyperlink>
    </w:p>
    <w:p w14:paraId="22516D88" w14:textId="4CC3E2FD" w:rsidR="00C3146C" w:rsidRDefault="00C3146C">
      <w:pPr>
        <w:pStyle w:val="TOC2"/>
        <w:tabs>
          <w:tab w:val="right" w:leader="dot" w:pos="9350"/>
        </w:tabs>
        <w:rPr>
          <w:rFonts w:asciiTheme="minorHAnsi" w:eastAsiaTheme="minorEastAsia" w:hAnsiTheme="minorHAnsi" w:cstheme="minorBidi"/>
          <w:noProof/>
        </w:rPr>
      </w:pPr>
      <w:hyperlink w:anchor="_Toc535486013" w:history="1">
        <w:r w:rsidRPr="00CA355D">
          <w:rPr>
            <w:rStyle w:val="Hyperlink"/>
            <w:noProof/>
          </w:rPr>
          <w:t>5.1 THE CHEMFILES INPUT</w:t>
        </w:r>
        <w:r>
          <w:rPr>
            <w:noProof/>
            <w:webHidden/>
          </w:rPr>
          <w:tab/>
        </w:r>
        <w:r>
          <w:rPr>
            <w:noProof/>
            <w:webHidden/>
          </w:rPr>
          <w:fldChar w:fldCharType="begin"/>
        </w:r>
        <w:r>
          <w:rPr>
            <w:noProof/>
            <w:webHidden/>
          </w:rPr>
          <w:instrText xml:space="preserve"> PAGEREF _Toc535486013 \h </w:instrText>
        </w:r>
        <w:r>
          <w:rPr>
            <w:noProof/>
            <w:webHidden/>
          </w:rPr>
        </w:r>
        <w:r>
          <w:rPr>
            <w:noProof/>
            <w:webHidden/>
          </w:rPr>
          <w:fldChar w:fldCharType="separate"/>
        </w:r>
        <w:r>
          <w:rPr>
            <w:noProof/>
            <w:webHidden/>
          </w:rPr>
          <w:t>9</w:t>
        </w:r>
        <w:r>
          <w:rPr>
            <w:noProof/>
            <w:webHidden/>
          </w:rPr>
          <w:fldChar w:fldCharType="end"/>
        </w:r>
      </w:hyperlink>
    </w:p>
    <w:p w14:paraId="28E3B9A6" w14:textId="3A0993B8" w:rsidR="00C3146C" w:rsidRDefault="00C3146C">
      <w:pPr>
        <w:pStyle w:val="TOC2"/>
        <w:tabs>
          <w:tab w:val="right" w:leader="dot" w:pos="9350"/>
        </w:tabs>
        <w:rPr>
          <w:rFonts w:asciiTheme="minorHAnsi" w:eastAsiaTheme="minorEastAsia" w:hAnsiTheme="minorHAnsi" w:cstheme="minorBidi"/>
          <w:noProof/>
        </w:rPr>
      </w:pPr>
      <w:hyperlink w:anchor="_Toc535486014" w:history="1">
        <w:r w:rsidRPr="00CA355D">
          <w:rPr>
            <w:rStyle w:val="Hyperlink"/>
            <w:noProof/>
          </w:rPr>
          <w:t>5.2 STRUCTURE OF INDIVIDUAL CHEMISTRY SCRIPTS</w:t>
        </w:r>
        <w:r>
          <w:rPr>
            <w:noProof/>
            <w:webHidden/>
          </w:rPr>
          <w:tab/>
        </w:r>
        <w:r>
          <w:rPr>
            <w:noProof/>
            <w:webHidden/>
          </w:rPr>
          <w:fldChar w:fldCharType="begin"/>
        </w:r>
        <w:r>
          <w:rPr>
            <w:noProof/>
            <w:webHidden/>
          </w:rPr>
          <w:instrText xml:space="preserve"> PAGEREF _Toc535486014 \h </w:instrText>
        </w:r>
        <w:r>
          <w:rPr>
            <w:noProof/>
            <w:webHidden/>
          </w:rPr>
        </w:r>
        <w:r>
          <w:rPr>
            <w:noProof/>
            <w:webHidden/>
          </w:rPr>
          <w:fldChar w:fldCharType="separate"/>
        </w:r>
        <w:r>
          <w:rPr>
            <w:noProof/>
            <w:webHidden/>
          </w:rPr>
          <w:t>9</w:t>
        </w:r>
        <w:r>
          <w:rPr>
            <w:noProof/>
            <w:webHidden/>
          </w:rPr>
          <w:fldChar w:fldCharType="end"/>
        </w:r>
      </w:hyperlink>
    </w:p>
    <w:p w14:paraId="4355D478" w14:textId="5F49D29B" w:rsidR="00C3146C" w:rsidRDefault="00C3146C">
      <w:pPr>
        <w:pStyle w:val="TOC2"/>
        <w:tabs>
          <w:tab w:val="right" w:leader="dot" w:pos="9350"/>
        </w:tabs>
        <w:rPr>
          <w:rFonts w:asciiTheme="minorHAnsi" w:eastAsiaTheme="minorEastAsia" w:hAnsiTheme="minorHAnsi" w:cstheme="minorBidi"/>
          <w:noProof/>
        </w:rPr>
      </w:pPr>
      <w:hyperlink w:anchor="_Toc535486015" w:history="1">
        <w:r w:rsidRPr="00CA355D">
          <w:rPr>
            <w:rStyle w:val="Hyperlink"/>
            <w:noProof/>
          </w:rPr>
          <w:t>5.3 CONSTRUCTION OF MCM REACTIONS FILE</w:t>
        </w:r>
        <w:r>
          <w:rPr>
            <w:noProof/>
            <w:webHidden/>
          </w:rPr>
          <w:tab/>
        </w:r>
        <w:r>
          <w:rPr>
            <w:noProof/>
            <w:webHidden/>
          </w:rPr>
          <w:fldChar w:fldCharType="begin"/>
        </w:r>
        <w:r>
          <w:rPr>
            <w:noProof/>
            <w:webHidden/>
          </w:rPr>
          <w:instrText xml:space="preserve"> PAGEREF _Toc535486015 \h </w:instrText>
        </w:r>
        <w:r>
          <w:rPr>
            <w:noProof/>
            <w:webHidden/>
          </w:rPr>
        </w:r>
        <w:r>
          <w:rPr>
            <w:noProof/>
            <w:webHidden/>
          </w:rPr>
          <w:fldChar w:fldCharType="separate"/>
        </w:r>
        <w:r>
          <w:rPr>
            <w:noProof/>
            <w:webHidden/>
          </w:rPr>
          <w:t>10</w:t>
        </w:r>
        <w:r>
          <w:rPr>
            <w:noProof/>
            <w:webHidden/>
          </w:rPr>
          <w:fldChar w:fldCharType="end"/>
        </w:r>
      </w:hyperlink>
    </w:p>
    <w:p w14:paraId="4EC4DE27" w14:textId="7B700849" w:rsidR="00C3146C" w:rsidRDefault="00C3146C">
      <w:pPr>
        <w:pStyle w:val="TOC2"/>
        <w:tabs>
          <w:tab w:val="right" w:leader="dot" w:pos="9350"/>
        </w:tabs>
        <w:rPr>
          <w:rFonts w:asciiTheme="minorHAnsi" w:eastAsiaTheme="minorEastAsia" w:hAnsiTheme="minorHAnsi" w:cstheme="minorBidi"/>
          <w:noProof/>
        </w:rPr>
      </w:pPr>
      <w:hyperlink w:anchor="_Toc535486016" w:history="1">
        <w:r w:rsidRPr="00CA355D">
          <w:rPr>
            <w:rStyle w:val="Hyperlink"/>
            <w:noProof/>
          </w:rPr>
          <w:t>5.4 MODIFYING MCM REACTIONS</w:t>
        </w:r>
        <w:r>
          <w:rPr>
            <w:noProof/>
            <w:webHidden/>
          </w:rPr>
          <w:tab/>
        </w:r>
        <w:r>
          <w:rPr>
            <w:noProof/>
            <w:webHidden/>
          </w:rPr>
          <w:fldChar w:fldCharType="begin"/>
        </w:r>
        <w:r>
          <w:rPr>
            <w:noProof/>
            <w:webHidden/>
          </w:rPr>
          <w:instrText xml:space="preserve"> PAGEREF _Toc535486016 \h </w:instrText>
        </w:r>
        <w:r>
          <w:rPr>
            <w:noProof/>
            <w:webHidden/>
          </w:rPr>
        </w:r>
        <w:r>
          <w:rPr>
            <w:noProof/>
            <w:webHidden/>
          </w:rPr>
          <w:fldChar w:fldCharType="separate"/>
        </w:r>
        <w:r>
          <w:rPr>
            <w:noProof/>
            <w:webHidden/>
          </w:rPr>
          <w:t>11</w:t>
        </w:r>
        <w:r>
          <w:rPr>
            <w:noProof/>
            <w:webHidden/>
          </w:rPr>
          <w:fldChar w:fldCharType="end"/>
        </w:r>
      </w:hyperlink>
    </w:p>
    <w:p w14:paraId="718B60D9" w14:textId="3EDBFFDE" w:rsidR="00C3146C" w:rsidRDefault="00C3146C">
      <w:pPr>
        <w:pStyle w:val="TOC2"/>
        <w:tabs>
          <w:tab w:val="right" w:leader="dot" w:pos="9350"/>
        </w:tabs>
        <w:rPr>
          <w:rFonts w:asciiTheme="minorHAnsi" w:eastAsiaTheme="minorEastAsia" w:hAnsiTheme="minorHAnsi" w:cstheme="minorBidi"/>
          <w:noProof/>
        </w:rPr>
      </w:pPr>
      <w:hyperlink w:anchor="_Toc535486017" w:history="1">
        <w:r w:rsidRPr="00CA355D">
          <w:rPr>
            <w:rStyle w:val="Hyperlink"/>
            <w:noProof/>
          </w:rPr>
          <w:t>5.5 AVAILABLE MECHANISMS</w:t>
        </w:r>
        <w:r>
          <w:rPr>
            <w:noProof/>
            <w:webHidden/>
          </w:rPr>
          <w:tab/>
        </w:r>
        <w:r>
          <w:rPr>
            <w:noProof/>
            <w:webHidden/>
          </w:rPr>
          <w:fldChar w:fldCharType="begin"/>
        </w:r>
        <w:r>
          <w:rPr>
            <w:noProof/>
            <w:webHidden/>
          </w:rPr>
          <w:instrText xml:space="preserve"> PAGEREF _Toc535486017 \h </w:instrText>
        </w:r>
        <w:r>
          <w:rPr>
            <w:noProof/>
            <w:webHidden/>
          </w:rPr>
        </w:r>
        <w:r>
          <w:rPr>
            <w:noProof/>
            <w:webHidden/>
          </w:rPr>
          <w:fldChar w:fldCharType="separate"/>
        </w:r>
        <w:r>
          <w:rPr>
            <w:noProof/>
            <w:webHidden/>
          </w:rPr>
          <w:t>11</w:t>
        </w:r>
        <w:r>
          <w:rPr>
            <w:noProof/>
            <w:webHidden/>
          </w:rPr>
          <w:fldChar w:fldCharType="end"/>
        </w:r>
      </w:hyperlink>
    </w:p>
    <w:p w14:paraId="0B0F4724" w14:textId="3B1C3686" w:rsidR="00C3146C" w:rsidRDefault="00C3146C">
      <w:pPr>
        <w:pStyle w:val="TOC2"/>
        <w:tabs>
          <w:tab w:val="right" w:leader="dot" w:pos="9350"/>
        </w:tabs>
        <w:rPr>
          <w:rFonts w:asciiTheme="minorHAnsi" w:eastAsiaTheme="minorEastAsia" w:hAnsiTheme="minorHAnsi" w:cstheme="minorBidi"/>
          <w:noProof/>
        </w:rPr>
      </w:pPr>
      <w:hyperlink w:anchor="_Toc535486018" w:history="1">
        <w:r w:rsidRPr="00CA355D">
          <w:rPr>
            <w:rStyle w:val="Hyperlink"/>
            <w:noProof/>
          </w:rPr>
          <w:t>5.6 PHOTOLYSIS OPTIONS</w:t>
        </w:r>
        <w:r>
          <w:rPr>
            <w:noProof/>
            <w:webHidden/>
          </w:rPr>
          <w:tab/>
        </w:r>
        <w:r>
          <w:rPr>
            <w:noProof/>
            <w:webHidden/>
          </w:rPr>
          <w:fldChar w:fldCharType="begin"/>
        </w:r>
        <w:r>
          <w:rPr>
            <w:noProof/>
            <w:webHidden/>
          </w:rPr>
          <w:instrText xml:space="preserve"> PAGEREF _Toc535486018 \h </w:instrText>
        </w:r>
        <w:r>
          <w:rPr>
            <w:noProof/>
            <w:webHidden/>
          </w:rPr>
        </w:r>
        <w:r>
          <w:rPr>
            <w:noProof/>
            <w:webHidden/>
          </w:rPr>
          <w:fldChar w:fldCharType="separate"/>
        </w:r>
        <w:r>
          <w:rPr>
            <w:noProof/>
            <w:webHidden/>
          </w:rPr>
          <w:t>12</w:t>
        </w:r>
        <w:r>
          <w:rPr>
            <w:noProof/>
            <w:webHidden/>
          </w:rPr>
          <w:fldChar w:fldCharType="end"/>
        </w:r>
      </w:hyperlink>
    </w:p>
    <w:p w14:paraId="6428EF8A" w14:textId="291FB1ED" w:rsidR="00C3146C" w:rsidRDefault="00C3146C">
      <w:pPr>
        <w:pStyle w:val="TOC2"/>
        <w:tabs>
          <w:tab w:val="right" w:leader="dot" w:pos="9350"/>
        </w:tabs>
        <w:rPr>
          <w:rFonts w:asciiTheme="minorHAnsi" w:eastAsiaTheme="minorEastAsia" w:hAnsiTheme="minorHAnsi" w:cstheme="minorBidi"/>
          <w:noProof/>
        </w:rPr>
      </w:pPr>
      <w:hyperlink w:anchor="_Toc535486019" w:history="1">
        <w:r w:rsidRPr="00CA355D">
          <w:rPr>
            <w:rStyle w:val="Hyperlink"/>
            <w:noProof/>
          </w:rPr>
          <w:t>5.7 HETEROGENEOUS CHEMISTRY</w:t>
        </w:r>
        <w:r>
          <w:rPr>
            <w:noProof/>
            <w:webHidden/>
          </w:rPr>
          <w:tab/>
        </w:r>
        <w:r>
          <w:rPr>
            <w:noProof/>
            <w:webHidden/>
          </w:rPr>
          <w:fldChar w:fldCharType="begin"/>
        </w:r>
        <w:r>
          <w:rPr>
            <w:noProof/>
            <w:webHidden/>
          </w:rPr>
          <w:instrText xml:space="preserve"> PAGEREF _Toc535486019 \h </w:instrText>
        </w:r>
        <w:r>
          <w:rPr>
            <w:noProof/>
            <w:webHidden/>
          </w:rPr>
        </w:r>
        <w:r>
          <w:rPr>
            <w:noProof/>
            <w:webHidden/>
          </w:rPr>
          <w:fldChar w:fldCharType="separate"/>
        </w:r>
        <w:r>
          <w:rPr>
            <w:noProof/>
            <w:webHidden/>
          </w:rPr>
          <w:t>13</w:t>
        </w:r>
        <w:r>
          <w:rPr>
            <w:noProof/>
            <w:webHidden/>
          </w:rPr>
          <w:fldChar w:fldCharType="end"/>
        </w:r>
      </w:hyperlink>
    </w:p>
    <w:p w14:paraId="117A7B92" w14:textId="60E3D556" w:rsidR="00C3146C" w:rsidRDefault="00C3146C">
      <w:pPr>
        <w:pStyle w:val="TOC2"/>
        <w:tabs>
          <w:tab w:val="right" w:leader="dot" w:pos="9350"/>
        </w:tabs>
        <w:rPr>
          <w:rFonts w:asciiTheme="minorHAnsi" w:eastAsiaTheme="minorEastAsia" w:hAnsiTheme="minorHAnsi" w:cstheme="minorBidi"/>
          <w:noProof/>
        </w:rPr>
      </w:pPr>
      <w:hyperlink w:anchor="_Toc535486020" w:history="1">
        <w:r w:rsidRPr="00CA355D">
          <w:rPr>
            <w:rStyle w:val="Hyperlink"/>
            <w:noProof/>
          </w:rPr>
          <w:t>5.8 EMISSIONS AND DEPOSITION</w:t>
        </w:r>
        <w:r>
          <w:rPr>
            <w:noProof/>
            <w:webHidden/>
          </w:rPr>
          <w:tab/>
        </w:r>
        <w:r>
          <w:rPr>
            <w:noProof/>
            <w:webHidden/>
          </w:rPr>
          <w:fldChar w:fldCharType="begin"/>
        </w:r>
        <w:r>
          <w:rPr>
            <w:noProof/>
            <w:webHidden/>
          </w:rPr>
          <w:instrText xml:space="preserve"> PAGEREF _Toc535486020 \h </w:instrText>
        </w:r>
        <w:r>
          <w:rPr>
            <w:noProof/>
            <w:webHidden/>
          </w:rPr>
        </w:r>
        <w:r>
          <w:rPr>
            <w:noProof/>
            <w:webHidden/>
          </w:rPr>
          <w:fldChar w:fldCharType="separate"/>
        </w:r>
        <w:r>
          <w:rPr>
            <w:noProof/>
            <w:webHidden/>
          </w:rPr>
          <w:t>14</w:t>
        </w:r>
        <w:r>
          <w:rPr>
            <w:noProof/>
            <w:webHidden/>
          </w:rPr>
          <w:fldChar w:fldCharType="end"/>
        </w:r>
      </w:hyperlink>
    </w:p>
    <w:p w14:paraId="22E33BE0" w14:textId="3F13C08E" w:rsidR="00C3146C" w:rsidRDefault="00C3146C">
      <w:pPr>
        <w:pStyle w:val="TOC2"/>
        <w:tabs>
          <w:tab w:val="right" w:leader="dot" w:pos="9350"/>
        </w:tabs>
        <w:rPr>
          <w:rFonts w:asciiTheme="minorHAnsi" w:eastAsiaTheme="minorEastAsia" w:hAnsiTheme="minorHAnsi" w:cstheme="minorBidi"/>
          <w:noProof/>
        </w:rPr>
      </w:pPr>
      <w:hyperlink w:anchor="_Toc535486021" w:history="1">
        <w:r w:rsidRPr="00CA355D">
          <w:rPr>
            <w:rStyle w:val="Hyperlink"/>
            <w:noProof/>
          </w:rPr>
          <w:t>5.9 INTEGRATION OF CHEMICAL EQUATIONS</w:t>
        </w:r>
        <w:r>
          <w:rPr>
            <w:noProof/>
            <w:webHidden/>
          </w:rPr>
          <w:tab/>
        </w:r>
        <w:r>
          <w:rPr>
            <w:noProof/>
            <w:webHidden/>
          </w:rPr>
          <w:fldChar w:fldCharType="begin"/>
        </w:r>
        <w:r>
          <w:rPr>
            <w:noProof/>
            <w:webHidden/>
          </w:rPr>
          <w:instrText xml:space="preserve"> PAGEREF _Toc535486021 \h </w:instrText>
        </w:r>
        <w:r>
          <w:rPr>
            <w:noProof/>
            <w:webHidden/>
          </w:rPr>
        </w:r>
        <w:r>
          <w:rPr>
            <w:noProof/>
            <w:webHidden/>
          </w:rPr>
          <w:fldChar w:fldCharType="separate"/>
        </w:r>
        <w:r>
          <w:rPr>
            <w:noProof/>
            <w:webHidden/>
          </w:rPr>
          <w:t>14</w:t>
        </w:r>
        <w:r>
          <w:rPr>
            <w:noProof/>
            <w:webHidden/>
          </w:rPr>
          <w:fldChar w:fldCharType="end"/>
        </w:r>
      </w:hyperlink>
    </w:p>
    <w:p w14:paraId="027CBDD2" w14:textId="24922FF2" w:rsidR="00C3146C" w:rsidRDefault="00C3146C">
      <w:pPr>
        <w:pStyle w:val="TOC1"/>
        <w:tabs>
          <w:tab w:val="right" w:leader="dot" w:pos="9350"/>
        </w:tabs>
        <w:rPr>
          <w:rFonts w:asciiTheme="minorHAnsi" w:eastAsiaTheme="minorEastAsia" w:hAnsiTheme="minorHAnsi" w:cstheme="minorBidi"/>
          <w:noProof/>
        </w:rPr>
      </w:pPr>
      <w:hyperlink w:anchor="_Toc535486022" w:history="1">
        <w:r w:rsidRPr="00CA355D">
          <w:rPr>
            <w:rStyle w:val="Hyperlink"/>
            <w:noProof/>
          </w:rPr>
          <w:t>6. DILUTION</w:t>
        </w:r>
        <w:r>
          <w:rPr>
            <w:noProof/>
            <w:webHidden/>
          </w:rPr>
          <w:tab/>
        </w:r>
        <w:r>
          <w:rPr>
            <w:noProof/>
            <w:webHidden/>
          </w:rPr>
          <w:fldChar w:fldCharType="begin"/>
        </w:r>
        <w:r>
          <w:rPr>
            <w:noProof/>
            <w:webHidden/>
          </w:rPr>
          <w:instrText xml:space="preserve"> PAGEREF _Toc535486022 \h </w:instrText>
        </w:r>
        <w:r>
          <w:rPr>
            <w:noProof/>
            <w:webHidden/>
          </w:rPr>
        </w:r>
        <w:r>
          <w:rPr>
            <w:noProof/>
            <w:webHidden/>
          </w:rPr>
          <w:fldChar w:fldCharType="separate"/>
        </w:r>
        <w:r>
          <w:rPr>
            <w:noProof/>
            <w:webHidden/>
          </w:rPr>
          <w:t>16</w:t>
        </w:r>
        <w:r>
          <w:rPr>
            <w:noProof/>
            <w:webHidden/>
          </w:rPr>
          <w:fldChar w:fldCharType="end"/>
        </w:r>
      </w:hyperlink>
    </w:p>
    <w:p w14:paraId="068AD2AC" w14:textId="12D75DA0" w:rsidR="00C3146C" w:rsidRDefault="00C3146C">
      <w:pPr>
        <w:pStyle w:val="TOC2"/>
        <w:tabs>
          <w:tab w:val="right" w:leader="dot" w:pos="9350"/>
        </w:tabs>
        <w:rPr>
          <w:rFonts w:asciiTheme="minorHAnsi" w:eastAsiaTheme="minorEastAsia" w:hAnsiTheme="minorHAnsi" w:cstheme="minorBidi"/>
          <w:noProof/>
        </w:rPr>
      </w:pPr>
      <w:hyperlink w:anchor="_Toc535486023" w:history="1">
        <w:r w:rsidRPr="00CA355D">
          <w:rPr>
            <w:rStyle w:val="Hyperlink"/>
            <w:noProof/>
          </w:rPr>
          <w:t>6.1 SIMPLE 1</w:t>
        </w:r>
        <w:r w:rsidRPr="00CA355D">
          <w:rPr>
            <w:rStyle w:val="Hyperlink"/>
            <w:noProof/>
            <w:vertAlign w:val="superscript"/>
          </w:rPr>
          <w:t>ST</w:t>
        </w:r>
        <w:r w:rsidRPr="00CA355D">
          <w:rPr>
            <w:rStyle w:val="Hyperlink"/>
            <w:noProof/>
          </w:rPr>
          <w:t>-ORDER</w:t>
        </w:r>
        <w:r>
          <w:rPr>
            <w:noProof/>
            <w:webHidden/>
          </w:rPr>
          <w:tab/>
        </w:r>
        <w:r>
          <w:rPr>
            <w:noProof/>
            <w:webHidden/>
          </w:rPr>
          <w:fldChar w:fldCharType="begin"/>
        </w:r>
        <w:r>
          <w:rPr>
            <w:noProof/>
            <w:webHidden/>
          </w:rPr>
          <w:instrText xml:space="preserve"> PAGEREF _Toc535486023 \h </w:instrText>
        </w:r>
        <w:r>
          <w:rPr>
            <w:noProof/>
            <w:webHidden/>
          </w:rPr>
        </w:r>
        <w:r>
          <w:rPr>
            <w:noProof/>
            <w:webHidden/>
          </w:rPr>
          <w:fldChar w:fldCharType="separate"/>
        </w:r>
        <w:r>
          <w:rPr>
            <w:noProof/>
            <w:webHidden/>
          </w:rPr>
          <w:t>16</w:t>
        </w:r>
        <w:r>
          <w:rPr>
            <w:noProof/>
            <w:webHidden/>
          </w:rPr>
          <w:fldChar w:fldCharType="end"/>
        </w:r>
      </w:hyperlink>
    </w:p>
    <w:p w14:paraId="16C0B880" w14:textId="51D0E4D0" w:rsidR="00C3146C" w:rsidRDefault="00C3146C">
      <w:pPr>
        <w:pStyle w:val="TOC2"/>
        <w:tabs>
          <w:tab w:val="right" w:leader="dot" w:pos="9350"/>
        </w:tabs>
        <w:rPr>
          <w:rFonts w:asciiTheme="minorHAnsi" w:eastAsiaTheme="minorEastAsia" w:hAnsiTheme="minorHAnsi" w:cstheme="minorBidi"/>
          <w:noProof/>
        </w:rPr>
      </w:pPr>
      <w:hyperlink w:anchor="_Toc535486024" w:history="1">
        <w:r w:rsidRPr="00CA355D">
          <w:rPr>
            <w:rStyle w:val="Hyperlink"/>
            <w:noProof/>
          </w:rPr>
          <w:t>6.2 GAUSSIAN DISPERSION</w:t>
        </w:r>
        <w:r>
          <w:rPr>
            <w:noProof/>
            <w:webHidden/>
          </w:rPr>
          <w:tab/>
        </w:r>
        <w:r>
          <w:rPr>
            <w:noProof/>
            <w:webHidden/>
          </w:rPr>
          <w:fldChar w:fldCharType="begin"/>
        </w:r>
        <w:r>
          <w:rPr>
            <w:noProof/>
            <w:webHidden/>
          </w:rPr>
          <w:instrText xml:space="preserve"> PAGEREF _Toc535486024 \h </w:instrText>
        </w:r>
        <w:r>
          <w:rPr>
            <w:noProof/>
            <w:webHidden/>
          </w:rPr>
        </w:r>
        <w:r>
          <w:rPr>
            <w:noProof/>
            <w:webHidden/>
          </w:rPr>
          <w:fldChar w:fldCharType="separate"/>
        </w:r>
        <w:r>
          <w:rPr>
            <w:noProof/>
            <w:webHidden/>
          </w:rPr>
          <w:t>16</w:t>
        </w:r>
        <w:r>
          <w:rPr>
            <w:noProof/>
            <w:webHidden/>
          </w:rPr>
          <w:fldChar w:fldCharType="end"/>
        </w:r>
      </w:hyperlink>
    </w:p>
    <w:p w14:paraId="7A72D0D1" w14:textId="7B9F209D" w:rsidR="00C3146C" w:rsidRDefault="00C3146C">
      <w:pPr>
        <w:pStyle w:val="TOC1"/>
        <w:tabs>
          <w:tab w:val="right" w:leader="dot" w:pos="9350"/>
        </w:tabs>
        <w:rPr>
          <w:rFonts w:asciiTheme="minorHAnsi" w:eastAsiaTheme="minorEastAsia" w:hAnsiTheme="minorHAnsi" w:cstheme="minorBidi"/>
          <w:noProof/>
        </w:rPr>
      </w:pPr>
      <w:hyperlink w:anchor="_Toc535486025" w:history="1">
        <w:r w:rsidRPr="00CA355D">
          <w:rPr>
            <w:rStyle w:val="Hyperlink"/>
            <w:noProof/>
          </w:rPr>
          <w:t>7. MODEL OPTIONS</w:t>
        </w:r>
        <w:r>
          <w:rPr>
            <w:noProof/>
            <w:webHidden/>
          </w:rPr>
          <w:tab/>
        </w:r>
        <w:r>
          <w:rPr>
            <w:noProof/>
            <w:webHidden/>
          </w:rPr>
          <w:fldChar w:fldCharType="begin"/>
        </w:r>
        <w:r>
          <w:rPr>
            <w:noProof/>
            <w:webHidden/>
          </w:rPr>
          <w:instrText xml:space="preserve"> PAGEREF _Toc535486025 \h </w:instrText>
        </w:r>
        <w:r>
          <w:rPr>
            <w:noProof/>
            <w:webHidden/>
          </w:rPr>
        </w:r>
        <w:r>
          <w:rPr>
            <w:noProof/>
            <w:webHidden/>
          </w:rPr>
          <w:fldChar w:fldCharType="separate"/>
        </w:r>
        <w:r>
          <w:rPr>
            <w:noProof/>
            <w:webHidden/>
          </w:rPr>
          <w:t>17</w:t>
        </w:r>
        <w:r>
          <w:rPr>
            <w:noProof/>
            <w:webHidden/>
          </w:rPr>
          <w:fldChar w:fldCharType="end"/>
        </w:r>
      </w:hyperlink>
    </w:p>
    <w:p w14:paraId="21C1DA13" w14:textId="52B28D3F" w:rsidR="00C3146C" w:rsidRDefault="00C3146C">
      <w:pPr>
        <w:pStyle w:val="TOC1"/>
        <w:tabs>
          <w:tab w:val="right" w:leader="dot" w:pos="9350"/>
        </w:tabs>
        <w:rPr>
          <w:rFonts w:asciiTheme="minorHAnsi" w:eastAsiaTheme="minorEastAsia" w:hAnsiTheme="minorHAnsi" w:cstheme="minorBidi"/>
          <w:noProof/>
        </w:rPr>
      </w:pPr>
      <w:hyperlink w:anchor="_Toc535486026" w:history="1">
        <w:r w:rsidRPr="00CA355D">
          <w:rPr>
            <w:rStyle w:val="Hyperlink"/>
            <w:noProof/>
          </w:rPr>
          <w:t>8. SOLAR CYCLE PARAMETERS</w:t>
        </w:r>
        <w:r>
          <w:rPr>
            <w:noProof/>
            <w:webHidden/>
          </w:rPr>
          <w:tab/>
        </w:r>
        <w:r>
          <w:rPr>
            <w:noProof/>
            <w:webHidden/>
          </w:rPr>
          <w:fldChar w:fldCharType="begin"/>
        </w:r>
        <w:r>
          <w:rPr>
            <w:noProof/>
            <w:webHidden/>
          </w:rPr>
          <w:instrText xml:space="preserve"> PAGEREF _Toc535486026 \h </w:instrText>
        </w:r>
        <w:r>
          <w:rPr>
            <w:noProof/>
            <w:webHidden/>
          </w:rPr>
        </w:r>
        <w:r>
          <w:rPr>
            <w:noProof/>
            <w:webHidden/>
          </w:rPr>
          <w:fldChar w:fldCharType="separate"/>
        </w:r>
        <w:r>
          <w:rPr>
            <w:noProof/>
            <w:webHidden/>
          </w:rPr>
          <w:t>18</w:t>
        </w:r>
        <w:r>
          <w:rPr>
            <w:noProof/>
            <w:webHidden/>
          </w:rPr>
          <w:fldChar w:fldCharType="end"/>
        </w:r>
      </w:hyperlink>
    </w:p>
    <w:p w14:paraId="24D7DB9A" w14:textId="224B7B72" w:rsidR="00C3146C" w:rsidRDefault="00C3146C">
      <w:pPr>
        <w:pStyle w:val="TOC1"/>
        <w:tabs>
          <w:tab w:val="right" w:leader="dot" w:pos="9350"/>
        </w:tabs>
        <w:rPr>
          <w:rFonts w:asciiTheme="minorHAnsi" w:eastAsiaTheme="minorEastAsia" w:hAnsiTheme="minorHAnsi" w:cstheme="minorBidi"/>
          <w:noProof/>
        </w:rPr>
      </w:pPr>
      <w:hyperlink w:anchor="_Toc535486027" w:history="1">
        <w:r w:rsidRPr="00CA355D">
          <w:rPr>
            <w:rStyle w:val="Hyperlink"/>
            <w:noProof/>
          </w:rPr>
          <w:t>9. MODEL OUTPUT</w:t>
        </w:r>
        <w:r>
          <w:rPr>
            <w:noProof/>
            <w:webHidden/>
          </w:rPr>
          <w:tab/>
        </w:r>
        <w:r>
          <w:rPr>
            <w:noProof/>
            <w:webHidden/>
          </w:rPr>
          <w:fldChar w:fldCharType="begin"/>
        </w:r>
        <w:r>
          <w:rPr>
            <w:noProof/>
            <w:webHidden/>
          </w:rPr>
          <w:instrText xml:space="preserve"> PAGEREF _Toc535486027 \h </w:instrText>
        </w:r>
        <w:r>
          <w:rPr>
            <w:noProof/>
            <w:webHidden/>
          </w:rPr>
        </w:r>
        <w:r>
          <w:rPr>
            <w:noProof/>
            <w:webHidden/>
          </w:rPr>
          <w:fldChar w:fldCharType="separate"/>
        </w:r>
        <w:r>
          <w:rPr>
            <w:noProof/>
            <w:webHidden/>
          </w:rPr>
          <w:t>19</w:t>
        </w:r>
        <w:r>
          <w:rPr>
            <w:noProof/>
            <w:webHidden/>
          </w:rPr>
          <w:fldChar w:fldCharType="end"/>
        </w:r>
      </w:hyperlink>
    </w:p>
    <w:p w14:paraId="08106E7A" w14:textId="3B8BE557" w:rsidR="00C3146C" w:rsidRDefault="00C3146C">
      <w:pPr>
        <w:pStyle w:val="TOC1"/>
        <w:tabs>
          <w:tab w:val="right" w:leader="dot" w:pos="9350"/>
        </w:tabs>
        <w:rPr>
          <w:rFonts w:asciiTheme="minorHAnsi" w:eastAsiaTheme="minorEastAsia" w:hAnsiTheme="minorHAnsi" w:cstheme="minorBidi"/>
          <w:noProof/>
        </w:rPr>
      </w:pPr>
      <w:hyperlink w:anchor="_Toc535486028" w:history="1">
        <w:r w:rsidRPr="00CA355D">
          <w:rPr>
            <w:rStyle w:val="Hyperlink"/>
            <w:noProof/>
          </w:rPr>
          <w:t>9. TOOLS</w:t>
        </w:r>
        <w:r>
          <w:rPr>
            <w:noProof/>
            <w:webHidden/>
          </w:rPr>
          <w:tab/>
        </w:r>
        <w:r>
          <w:rPr>
            <w:noProof/>
            <w:webHidden/>
          </w:rPr>
          <w:fldChar w:fldCharType="begin"/>
        </w:r>
        <w:r>
          <w:rPr>
            <w:noProof/>
            <w:webHidden/>
          </w:rPr>
          <w:instrText xml:space="preserve"> PAGEREF _Toc535486028 \h </w:instrText>
        </w:r>
        <w:r>
          <w:rPr>
            <w:noProof/>
            <w:webHidden/>
          </w:rPr>
        </w:r>
        <w:r>
          <w:rPr>
            <w:noProof/>
            <w:webHidden/>
          </w:rPr>
          <w:fldChar w:fldCharType="separate"/>
        </w:r>
        <w:r>
          <w:rPr>
            <w:noProof/>
            <w:webHidden/>
          </w:rPr>
          <w:t>20</w:t>
        </w:r>
        <w:r>
          <w:rPr>
            <w:noProof/>
            <w:webHidden/>
          </w:rPr>
          <w:fldChar w:fldCharType="end"/>
        </w:r>
      </w:hyperlink>
    </w:p>
    <w:p w14:paraId="796AF564" w14:textId="29F4AFE9" w:rsidR="00C3146C" w:rsidRDefault="00C3146C">
      <w:pPr>
        <w:pStyle w:val="TOC1"/>
        <w:tabs>
          <w:tab w:val="right" w:leader="dot" w:pos="9350"/>
        </w:tabs>
        <w:rPr>
          <w:rFonts w:asciiTheme="minorHAnsi" w:eastAsiaTheme="minorEastAsia" w:hAnsiTheme="minorHAnsi" w:cstheme="minorBidi"/>
          <w:noProof/>
        </w:rPr>
      </w:pPr>
      <w:hyperlink w:anchor="_Toc535486029" w:history="1">
        <w:r w:rsidRPr="00CA355D">
          <w:rPr>
            <w:rStyle w:val="Hyperlink"/>
            <w:noProof/>
          </w:rPr>
          <w:t>10. PLOTS</w:t>
        </w:r>
        <w:r>
          <w:rPr>
            <w:noProof/>
            <w:webHidden/>
          </w:rPr>
          <w:tab/>
        </w:r>
        <w:r>
          <w:rPr>
            <w:noProof/>
            <w:webHidden/>
          </w:rPr>
          <w:fldChar w:fldCharType="begin"/>
        </w:r>
        <w:r>
          <w:rPr>
            <w:noProof/>
            <w:webHidden/>
          </w:rPr>
          <w:instrText xml:space="preserve"> PAGEREF _Toc535486029 \h </w:instrText>
        </w:r>
        <w:r>
          <w:rPr>
            <w:noProof/>
            <w:webHidden/>
          </w:rPr>
        </w:r>
        <w:r>
          <w:rPr>
            <w:noProof/>
            <w:webHidden/>
          </w:rPr>
          <w:fldChar w:fldCharType="separate"/>
        </w:r>
        <w:r>
          <w:rPr>
            <w:noProof/>
            <w:webHidden/>
          </w:rPr>
          <w:t>21</w:t>
        </w:r>
        <w:r>
          <w:rPr>
            <w:noProof/>
            <w:webHidden/>
          </w:rPr>
          <w:fldChar w:fldCharType="end"/>
        </w:r>
      </w:hyperlink>
    </w:p>
    <w:p w14:paraId="1754EA94" w14:textId="5AA6B2A1" w:rsidR="00C3146C" w:rsidRDefault="00C3146C">
      <w:pPr>
        <w:pStyle w:val="TOC1"/>
        <w:tabs>
          <w:tab w:val="right" w:leader="dot" w:pos="9350"/>
        </w:tabs>
        <w:rPr>
          <w:rFonts w:asciiTheme="minorHAnsi" w:eastAsiaTheme="minorEastAsia" w:hAnsiTheme="minorHAnsi" w:cstheme="minorBidi"/>
          <w:noProof/>
        </w:rPr>
      </w:pPr>
      <w:hyperlink w:anchor="_Toc535486030" w:history="1">
        <w:r w:rsidRPr="00CA355D">
          <w:rPr>
            <w:rStyle w:val="Hyperlink"/>
            <w:noProof/>
          </w:rPr>
          <w:t>REFERENCES</w:t>
        </w:r>
        <w:r>
          <w:rPr>
            <w:noProof/>
            <w:webHidden/>
          </w:rPr>
          <w:tab/>
        </w:r>
        <w:r>
          <w:rPr>
            <w:noProof/>
            <w:webHidden/>
          </w:rPr>
          <w:fldChar w:fldCharType="begin"/>
        </w:r>
        <w:r>
          <w:rPr>
            <w:noProof/>
            <w:webHidden/>
          </w:rPr>
          <w:instrText xml:space="preserve"> PAGEREF _Toc535486030 \h </w:instrText>
        </w:r>
        <w:r>
          <w:rPr>
            <w:noProof/>
            <w:webHidden/>
          </w:rPr>
        </w:r>
        <w:r>
          <w:rPr>
            <w:noProof/>
            <w:webHidden/>
          </w:rPr>
          <w:fldChar w:fldCharType="separate"/>
        </w:r>
        <w:r>
          <w:rPr>
            <w:noProof/>
            <w:webHidden/>
          </w:rPr>
          <w:t>22</w:t>
        </w:r>
        <w:r>
          <w:rPr>
            <w:noProof/>
            <w:webHidden/>
          </w:rPr>
          <w:fldChar w:fldCharType="end"/>
        </w:r>
      </w:hyperlink>
    </w:p>
    <w:p w14:paraId="76B6BA93" w14:textId="07BC9290" w:rsidR="00997434" w:rsidRPr="00997434" w:rsidRDefault="000F0343" w:rsidP="0032038D">
      <w:pPr>
        <w:pStyle w:val="Heading1"/>
      </w:pPr>
      <w:r>
        <w:fldChar w:fldCharType="end"/>
      </w:r>
      <w:r w:rsidR="00AD6974">
        <w:br w:type="page"/>
      </w:r>
      <w:bookmarkStart w:id="0" w:name="_Toc535486006"/>
      <w:r w:rsidR="00ED49F8">
        <w:lastRenderedPageBreak/>
        <w:t xml:space="preserve">1. </w:t>
      </w:r>
      <w:r w:rsidR="00546910">
        <w:t>IMPORTANT USAGE INFORMATION</w:t>
      </w:r>
      <w:bookmarkEnd w:id="0"/>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B67A99" w:rsidRDefault="00FE55FF" w:rsidP="007F1B4F">
      <w:pPr>
        <w:jc w:val="both"/>
        <w:rPr>
          <w:rStyle w:val="IntenseEmphasis"/>
        </w:rPr>
      </w:pPr>
      <w:r w:rsidRPr="00B67A99">
        <w:rPr>
          <w:rStyle w:val="IntenseEmphasis"/>
        </w:rPr>
        <w:t xml:space="preserve">If you use </w:t>
      </w:r>
      <w:r w:rsidR="00813748" w:rsidRPr="00B67A99">
        <w:rPr>
          <w:rStyle w:val="IntenseEmphasis"/>
        </w:rPr>
        <w:t>the</w:t>
      </w:r>
      <w:r w:rsidRPr="00B67A99">
        <w:rPr>
          <w:rStyle w:val="IntenseEmphasis"/>
        </w:rPr>
        <w:t xml:space="preserve"> model for a publication, </w:t>
      </w:r>
      <w:r w:rsidR="00670D06" w:rsidRPr="00B67A99">
        <w:rPr>
          <w:rStyle w:val="IntenseEmphasis"/>
        </w:rPr>
        <w:t>please</w:t>
      </w:r>
      <w:r w:rsidR="00A72AE9" w:rsidRPr="00B67A99">
        <w:rPr>
          <w:rStyle w:val="IntenseEmphasis"/>
        </w:rPr>
        <w:t xml:space="preserve"> do the following:</w:t>
      </w:r>
    </w:p>
    <w:p w14:paraId="3AAD2132" w14:textId="77777777" w:rsidR="00A72AE9" w:rsidRPr="00B67A99" w:rsidRDefault="00A72AE9" w:rsidP="00A72AE9">
      <w:pPr>
        <w:pStyle w:val="ListParagraph"/>
        <w:numPr>
          <w:ilvl w:val="0"/>
          <w:numId w:val="16"/>
        </w:numPr>
        <w:jc w:val="both"/>
        <w:rPr>
          <w:rStyle w:val="IntenseEmphasis"/>
        </w:rPr>
      </w:pPr>
      <w:r w:rsidRPr="00B67A99">
        <w:rPr>
          <w:rStyle w:val="IntenseEmphasis"/>
        </w:rPr>
        <w:t>Cite the model description paper: G. M. Wolfe, M. M. Marvin, S. J. Roberts, K. R. Travis, and J. Liao, The Framework for 0-D Atmospheric Modeling (F0AM) v3.1, Geoscientific Model Development, doi: 10.5194/gmd-2016-175, 2016.</w:t>
      </w:r>
    </w:p>
    <w:p w14:paraId="1EDF60C5" w14:textId="77777777" w:rsidR="00A72AE9" w:rsidRPr="00B67A99" w:rsidRDefault="00A72AE9" w:rsidP="00A72AE9">
      <w:pPr>
        <w:pStyle w:val="ListParagraph"/>
        <w:numPr>
          <w:ilvl w:val="0"/>
          <w:numId w:val="16"/>
        </w:numPr>
        <w:jc w:val="both"/>
        <w:rPr>
          <w:rStyle w:val="IntenseEmphasis"/>
        </w:rPr>
      </w:pPr>
      <w:r w:rsidRPr="00B67A99">
        <w:rPr>
          <w:rStyle w:val="IntenseEmphasis"/>
        </w:rPr>
        <w:t>Cite appropriate reference for any chemical mechanisms used</w:t>
      </w:r>
      <w:r w:rsidR="009C57F5" w:rsidRPr="00B67A99">
        <w:rPr>
          <w:rStyle w:val="IntenseEmphasis"/>
        </w:rPr>
        <w:t>.</w:t>
      </w:r>
    </w:p>
    <w:p w14:paraId="7A9024BA" w14:textId="77777777" w:rsidR="00A72AE9" w:rsidRPr="00B67A99" w:rsidRDefault="007D352C" w:rsidP="00A72AE9">
      <w:pPr>
        <w:pStyle w:val="ListParagraph"/>
        <w:numPr>
          <w:ilvl w:val="0"/>
          <w:numId w:val="16"/>
        </w:numPr>
        <w:jc w:val="both"/>
        <w:rPr>
          <w:rStyle w:val="IntenseEmphasis"/>
        </w:rPr>
      </w:pPr>
      <w:r w:rsidRPr="00B67A99">
        <w:rPr>
          <w:rStyle w:val="IntenseEmphasis"/>
        </w:rPr>
        <w:t>Notify</w:t>
      </w:r>
      <w:r w:rsidR="00A72AE9" w:rsidRPr="00B67A99">
        <w:rPr>
          <w:rStyle w:val="IntenseEmphasis"/>
        </w:rPr>
        <w:t xml:space="preserve"> </w:t>
      </w:r>
      <w:hyperlink r:id="rId10" w:history="1">
        <w:r w:rsidR="00A72AE9" w:rsidRPr="00B67A99">
          <w:rPr>
            <w:rStyle w:val="IntenseEmphasis"/>
          </w:rPr>
          <w:t>f0am.model@gmail.com</w:t>
        </w:r>
      </w:hyperlink>
      <w:r w:rsidR="009C57F5" w:rsidRPr="00B67A99">
        <w:rPr>
          <w:rStyle w:val="IntenseEmphasis"/>
        </w:rPr>
        <w:t xml:space="preserve"> </w:t>
      </w:r>
      <w:r w:rsidRPr="00B67A99">
        <w:rPr>
          <w:rStyle w:val="IntenseEmphasis"/>
        </w:rPr>
        <w:t xml:space="preserve">or the user forum </w:t>
      </w:r>
      <w:r w:rsidR="009C57F5" w:rsidRPr="00B67A99">
        <w:rPr>
          <w:rStyle w:val="IntenseEmphasis"/>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1" w:name="_Toc535486007"/>
      <w:r>
        <w:lastRenderedPageBreak/>
        <w:t>2. GENERAL OVERVIEW</w:t>
      </w:r>
      <w:bookmarkEnd w:id="1"/>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2" w:name="_3._METEOROLOGY"/>
      <w:bookmarkStart w:id="3" w:name="_Toc535486008"/>
      <w:bookmarkEnd w:id="2"/>
      <w:r>
        <w:lastRenderedPageBreak/>
        <w:t>3</w:t>
      </w:r>
      <w:r w:rsidR="00ED49F8">
        <w:t xml:space="preserve">. </w:t>
      </w:r>
      <w:r>
        <w:t>METEOROLOGY</w:t>
      </w:r>
      <w:bookmarkEnd w:id="3"/>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4" w:name="_Toc535486009"/>
      <w:r>
        <w:lastRenderedPageBreak/>
        <w:t>4.</w:t>
      </w:r>
      <w:r w:rsidR="00ED49F8">
        <w:t xml:space="preserve"> CHEMICAL CONCENTRATIONS</w:t>
      </w:r>
      <w:bookmarkEnd w:id="4"/>
    </w:p>
    <w:p w14:paraId="57A1D942" w14:textId="77777777" w:rsidR="002E323F" w:rsidRPr="002E323F" w:rsidRDefault="002E323F" w:rsidP="002E323F">
      <w:pPr>
        <w:pStyle w:val="Heading2"/>
      </w:pPr>
      <w:bookmarkStart w:id="5" w:name="_Toc535486010"/>
      <w:r>
        <w:t xml:space="preserve">4.1 </w:t>
      </w:r>
      <w:r w:rsidR="0094475E">
        <w:t xml:space="preserve">The </w:t>
      </w:r>
      <w:r>
        <w:t>InitConc</w:t>
      </w:r>
      <w:r w:rsidR="0094475E">
        <w:t xml:space="preserve"> Input</w:t>
      </w:r>
      <w:bookmarkEnd w:id="5"/>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777777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due caution.</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77777777" w:rsidR="006C4D4A" w:rsidRPr="00410F88" w:rsidRDefault="002E323F" w:rsidP="006C4D4A">
      <w:pPr>
        <w:pStyle w:val="Heading2"/>
        <w:rPr>
          <w:highlight w:val="yellow"/>
        </w:rPr>
      </w:pPr>
      <w:bookmarkStart w:id="6" w:name="_Toc535486011"/>
      <w:r>
        <w:rPr>
          <w:highlight w:val="yellow"/>
        </w:rPr>
        <w:t>4.2</w:t>
      </w:r>
      <w:r w:rsidR="006C4D4A" w:rsidRPr="00410F88">
        <w:rPr>
          <w:highlight w:val="yellow"/>
        </w:rPr>
        <w:t xml:space="preserve"> Family Conservation</w:t>
      </w:r>
      <w:bookmarkEnd w:id="6"/>
    </w:p>
    <w:p w14:paraId="54B4B73B" w14:textId="77777777" w:rsidR="00461100" w:rsidRPr="00410F88" w:rsidRDefault="00461100" w:rsidP="006C4D4A">
      <w:pPr>
        <w:pStyle w:val="NoSpacing"/>
        <w:tabs>
          <w:tab w:val="left" w:pos="0"/>
          <w:tab w:val="left" w:pos="1350"/>
        </w:tabs>
        <w:rPr>
          <w:i/>
          <w:highlight w:val="yellow"/>
        </w:rPr>
      </w:pPr>
      <w:r w:rsidRPr="00410F88">
        <w:rPr>
          <w:i/>
          <w:highlight w:val="yellow"/>
        </w:rPr>
        <w:t>NOTE: This functionality supersedes the “FixNOx” option available in prior F0AM versions.</w:t>
      </w:r>
    </w:p>
    <w:p w14:paraId="33E63FD2" w14:textId="77777777"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rapidly decay over the course of </w:t>
      </w:r>
      <w:r w:rsidR="00461100" w:rsidRPr="00410F88">
        <w:rPr>
          <w:highlight w:val="yellow"/>
        </w:rPr>
        <w:t>a multi-day 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77777777" w:rsidR="00213F6C" w:rsidRPr="00410F88" w:rsidRDefault="00213F6C" w:rsidP="0037546C">
      <w:pPr>
        <w:pStyle w:val="NoSpacing"/>
        <w:ind w:left="360" w:hanging="360"/>
        <w:rPr>
          <w:highlight w:val="yellow"/>
        </w:rPr>
      </w:pPr>
      <w:r w:rsidRPr="00410F88">
        <w:rPr>
          <w:i/>
          <w:highlight w:val="yellow"/>
        </w:rPr>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p>
    <w:p w14:paraId="46B97828" w14:textId="77777777" w:rsidR="00213F6C" w:rsidRPr="00410F88" w:rsidRDefault="00213F6C" w:rsidP="0037546C">
      <w:pPr>
        <w:pStyle w:val="NoSpacing"/>
        <w:ind w:left="360" w:hanging="360"/>
        <w:rPr>
          <w:highlight w:val="yellow"/>
        </w:rPr>
      </w:pPr>
    </w:p>
    <w:p w14:paraId="54437743" w14:textId="77777777" w:rsidR="00213F6C" w:rsidRPr="00410F88" w:rsidRDefault="00213F6C" w:rsidP="00213F6C">
      <w:pPr>
        <w:rPr>
          <w:highlight w:val="yellow"/>
        </w:rPr>
      </w:pPr>
      <w:r w:rsidRPr="00410F88">
        <w:rPr>
          <w:i/>
          <w:highlight w:val="yellow"/>
        </w:rPr>
        <w:t>Third column:</w:t>
      </w:r>
      <w:r w:rsidRPr="00410F88">
        <w:rPr>
          <w:highlight w:val="yellow"/>
        </w:rPr>
        <w:t xml:space="preserve">  empty array</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lastRenderedPageBreak/>
        <w:t>Any</w:t>
      </w:r>
      <w:r w:rsidR="003D5830" w:rsidRPr="003F3750">
        <w:rPr>
          <w:highlight w:val="yellow"/>
        </w:rPr>
        <w:t xml:space="preserve"> initialized family members must have HoldMe = 0.</w:t>
      </w:r>
      <w:r w:rsidR="0037546C" w:rsidRPr="003F3750">
        <w:rPr>
          <w:highlight w:val="yellow"/>
        </w:rPr>
        <w:t xml:space="preserve"> </w:t>
      </w:r>
    </w:p>
    <w:p w14:paraId="08F44DEF" w14:textId="3FB10CC3" w:rsidR="003F3750" w:rsidRDefault="003F3750" w:rsidP="003F3750">
      <w:pPr>
        <w:pStyle w:val="ListParagraph"/>
        <w:numPr>
          <w:ilvl w:val="0"/>
          <w:numId w:val="18"/>
        </w:numPr>
        <w:spacing w:after="0"/>
        <w:rPr>
          <w:highlight w:val="yellow"/>
        </w:rPr>
      </w:pPr>
      <w:r>
        <w:rPr>
          <w:highlight w:val="yellow"/>
        </w:rPr>
        <w:t>No species may be a member of more than one family.</w:t>
      </w:r>
    </w:p>
    <w:p w14:paraId="081E2F06" w14:textId="77777777" w:rsidR="003F3750" w:rsidRPr="003F3750" w:rsidRDefault="003F3750" w:rsidP="003F3750">
      <w:pPr>
        <w:spacing w:after="0"/>
        <w:ind w:left="45"/>
        <w:rPr>
          <w:highlight w:val="yellow"/>
        </w:rPr>
      </w:pPr>
    </w:p>
    <w:p w14:paraId="3B433249" w14:textId="6ED41FCF"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ith the example setups, but it is still experimental and may lead to “unexpected” behavior for some </w:t>
      </w:r>
      <w:r w:rsidR="003F3750">
        <w:rPr>
          <w:highlight w:val="yellow"/>
        </w:rPr>
        <w:t>situations</w:t>
      </w:r>
      <w:bookmarkStart w:id="7" w:name="_GoBack"/>
      <w:bookmarkEnd w:id="7"/>
      <w:r w:rsidR="004D55E5" w:rsidRPr="003F3750">
        <w:rPr>
          <w:highlight w:val="yellow"/>
        </w:rPr>
        <w:t>. Use with caution and verify results when possible.</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535486012"/>
      <w:r>
        <w:lastRenderedPageBreak/>
        <w:t>5</w:t>
      </w:r>
      <w:r w:rsidR="00600846">
        <w:t>. CHEMISTRY</w:t>
      </w:r>
      <w:bookmarkEnd w:id="8"/>
    </w:p>
    <w:p w14:paraId="09B8052D" w14:textId="77777777" w:rsidR="004072AB" w:rsidRDefault="00AD6974" w:rsidP="007A5164">
      <w:pPr>
        <w:pStyle w:val="Heading2"/>
      </w:pPr>
      <w:bookmarkStart w:id="9" w:name="_Toc535486013"/>
      <w:r>
        <w:t>5</w:t>
      </w:r>
      <w:r w:rsidR="004072AB">
        <w:t xml:space="preserve">.1 </w:t>
      </w:r>
      <w:r w:rsidR="00322FF2">
        <w:t>THE CHEMFILES INPUT</w:t>
      </w:r>
      <w:bookmarkEnd w:id="9"/>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535486014"/>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6D723B2" w14:textId="77777777" w:rsidR="00937BB9" w:rsidRDefault="00AE1FAA" w:rsidP="00B90C26">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r w:rsidR="00780A72">
        <w:t xml:space="preserve"> </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77777777" w:rsidR="00600846" w:rsidRDefault="00AD6974" w:rsidP="007A5164">
      <w:pPr>
        <w:pStyle w:val="Heading2"/>
      </w:pPr>
      <w:bookmarkStart w:id="11" w:name="_Toc535486015"/>
      <w:r>
        <w:t>5</w:t>
      </w:r>
      <w:r w:rsidR="00600846">
        <w:t>.</w:t>
      </w:r>
      <w:r w:rsidR="006A0CD4">
        <w:t>3</w:t>
      </w:r>
      <w:r w:rsidR="00600846">
        <w:t xml:space="preserve"> </w:t>
      </w:r>
      <w:r w:rsidR="004072AB">
        <w:t>CONSTRUCTION OF MCM REACTIONS FILE</w:t>
      </w:r>
      <w:bookmarkEnd w:id="11"/>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lastRenderedPageBreak/>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B90C26" w:rsidRDefault="006A0CD4" w:rsidP="00313E18">
      <w:pPr>
        <w:jc w:val="both"/>
        <w:rPr>
          <w:rStyle w:val="IntenseEmphasis"/>
        </w:rPr>
      </w:pPr>
      <w:r w:rsidRPr="00B90C26">
        <w:rPr>
          <w:rStyle w:val="IntenseEmphasis"/>
        </w:rPr>
        <w:t>Do not use multiple MCM-extracted mechanisms simultaneously</w:t>
      </w:r>
      <w:r w:rsidR="00E01BB1" w:rsidRPr="00B90C26">
        <w:rPr>
          <w:rStyle w:val="Intense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2" w:name="_Toc331754961"/>
      <w:bookmarkStart w:id="13" w:name="_Toc535486016"/>
      <w:r>
        <w:t>5.4</w:t>
      </w:r>
      <w:r w:rsidR="00D64951">
        <w:t xml:space="preserve"> MODIFYING MCM REACTIONS</w:t>
      </w:r>
      <w:bookmarkEnd w:id="12"/>
      <w:bookmarkEnd w:id="13"/>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43C9028E" w14:textId="77777777" w:rsidR="00D64951" w:rsidRDefault="00D64951" w:rsidP="00B90C26"/>
    <w:p w14:paraId="1173E5EB" w14:textId="77777777" w:rsidR="00B90C26" w:rsidRDefault="00B90C26" w:rsidP="00B90C26"/>
    <w:p w14:paraId="2648242A" w14:textId="77777777" w:rsidR="003B10FC" w:rsidRDefault="00112AAA" w:rsidP="00C80D85">
      <w:pPr>
        <w:pStyle w:val="Heading2"/>
      </w:pPr>
      <w:bookmarkStart w:id="14" w:name="_Toc535486017"/>
      <w:r>
        <w:t>5.</w:t>
      </w:r>
      <w:r w:rsidR="001B06D1">
        <w:t>5</w:t>
      </w:r>
      <w:r>
        <w:t xml:space="preserve"> </w:t>
      </w:r>
      <w:r w:rsidR="00E83D0C">
        <w:t>AVAILABLE MECHANISMS</w:t>
      </w:r>
      <w:bookmarkEnd w:id="14"/>
    </w:p>
    <w:p w14:paraId="38A03726" w14:textId="77777777" w:rsidR="00112AAA"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p>
    <w:tbl>
      <w:tblPr>
        <w:tblStyle w:val="TableClassic2"/>
        <w:tblW w:w="0" w:type="auto"/>
        <w:tblLook w:val="04A0" w:firstRow="1" w:lastRow="0" w:firstColumn="1" w:lastColumn="0" w:noHBand="0" w:noVBand="1"/>
      </w:tblPr>
      <w:tblGrid>
        <w:gridCol w:w="1368"/>
        <w:gridCol w:w="2970"/>
        <w:gridCol w:w="2250"/>
        <w:gridCol w:w="2988"/>
      </w:tblGrid>
      <w:tr w:rsidR="00C80D85" w14:paraId="2F83AB58" w14:textId="77777777"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lastRenderedPageBreak/>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77777777"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526CAD2"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1C8F461A" w14:textId="77777777" w:rsidR="00C80D85" w:rsidRDefault="00C80D85" w:rsidP="006D2E84">
            <w:pPr>
              <w:spacing w:after="0"/>
              <w:jc w:val="both"/>
            </w:pPr>
            <w:r>
              <w:t>GEOS-CHEM</w:t>
            </w:r>
          </w:p>
        </w:tc>
        <w:tc>
          <w:tcPr>
            <w:tcW w:w="2970" w:type="dxa"/>
            <w:tcBorders>
              <w:top w:val="single" w:sz="4" w:space="0" w:color="auto"/>
              <w:bottom w:val="single" w:sz="12" w:space="0" w:color="000000"/>
            </w:tcBorders>
          </w:tcPr>
          <w:p w14:paraId="3F811695"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AllRxns</w:t>
            </w:r>
          </w:p>
        </w:tc>
        <w:tc>
          <w:tcPr>
            <w:tcW w:w="2250" w:type="dxa"/>
            <w:tcBorders>
              <w:top w:val="single" w:sz="4" w:space="0" w:color="auto"/>
              <w:bottom w:val="single" w:sz="12" w:space="0" w:color="000000"/>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14:paraId="41CFAB5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tc>
      </w:tr>
    </w:tbl>
    <w:p w14:paraId="3F43BD7D" w14:textId="77777777" w:rsidR="00C80D85" w:rsidRDefault="00C80D85" w:rsidP="003B10FC">
      <w:pPr>
        <w:jc w:val="both"/>
      </w:pPr>
    </w:p>
    <w:p w14:paraId="24C94CF0" w14:textId="77777777" w:rsidR="00112AAA" w:rsidRDefault="00112AAA" w:rsidP="00EA3B66">
      <w:pPr>
        <w:pStyle w:val="Heading2"/>
        <w:jc w:val="both"/>
      </w:pPr>
      <w:bookmarkStart w:id="15" w:name="_5.6_PHOTOLYSIS_OPTIONS"/>
      <w:bookmarkStart w:id="16" w:name="_Toc535486018"/>
      <w:bookmarkEnd w:id="15"/>
      <w:r>
        <w:t>5.</w:t>
      </w:r>
      <w:r w:rsidR="001B06D1">
        <w:t>6</w:t>
      </w:r>
      <w:r>
        <w:t xml:space="preserve"> </w:t>
      </w:r>
      <w:r w:rsidR="00E83D0C">
        <w:t>PHOTOLYSIS OPTIONS</w:t>
      </w:r>
      <w:bookmarkEnd w:id="16"/>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6A74BFB1" w14:textId="77777777" w:rsidR="008D2D87"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A26CA">
        <w:t xml:space="preserve"> In short, </w:t>
      </w:r>
      <w:r w:rsidR="002A26CA" w:rsidRPr="002A26CA">
        <w:rPr>
          <w:rStyle w:val="IntenseEmphasis"/>
        </w:rPr>
        <w:t>d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 xml:space="preserve">See </w:t>
      </w:r>
      <w:r w:rsidR="00E74EA8">
        <w:lastRenderedPageBreak/>
        <w:t>\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77777777"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ntained in the \Chem\Photolysis folder,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E90F3E">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E90F3E">
            <w:r>
              <w:t>Parameter</w:t>
            </w:r>
          </w:p>
        </w:tc>
        <w:tc>
          <w:tcPr>
            <w:tcW w:w="2970" w:type="dxa"/>
          </w:tcPr>
          <w:p w14:paraId="4CE5FE0F" w14:textId="77777777" w:rsidR="00741883" w:rsidRDefault="00741883" w:rsidP="00E90F3E">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E90F3E">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E90F3E">
            <w:r>
              <w:t>SZA</w:t>
            </w:r>
          </w:p>
        </w:tc>
        <w:tc>
          <w:tcPr>
            <w:tcW w:w="2970" w:type="dxa"/>
          </w:tcPr>
          <w:p w14:paraId="0461B837"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E90F3E">
            <w:r>
              <w:t>Altitude</w:t>
            </w:r>
          </w:p>
        </w:tc>
        <w:tc>
          <w:tcPr>
            <w:tcW w:w="2970" w:type="dxa"/>
          </w:tcPr>
          <w:p w14:paraId="6D9F17D3"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E90F3E">
            <w:r>
              <w:t>Ozone column</w:t>
            </w:r>
          </w:p>
        </w:tc>
        <w:tc>
          <w:tcPr>
            <w:tcW w:w="2970" w:type="dxa"/>
          </w:tcPr>
          <w:p w14:paraId="2F0B969F"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E90F3E">
            <w:r>
              <w:t>Albedo</w:t>
            </w:r>
          </w:p>
        </w:tc>
        <w:tc>
          <w:tcPr>
            <w:tcW w:w="2970" w:type="dxa"/>
          </w:tcPr>
          <w:p w14:paraId="30FA3F2F"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E90F3E">
            <w:r>
              <w:t>Ground altitude</w:t>
            </w:r>
          </w:p>
        </w:tc>
        <w:tc>
          <w:tcPr>
            <w:tcW w:w="2970" w:type="dxa"/>
          </w:tcPr>
          <w:p w14:paraId="348EE49C"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E90F3E">
            <w:r>
              <w:t>AOD</w:t>
            </w:r>
          </w:p>
        </w:tc>
        <w:tc>
          <w:tcPr>
            <w:tcW w:w="2970" w:type="dxa"/>
          </w:tcPr>
          <w:p w14:paraId="3603E0FD"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E90F3E">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E90F3E">
            <w:r>
              <w:t>T, P</w:t>
            </w:r>
          </w:p>
        </w:tc>
        <w:tc>
          <w:tcPr>
            <w:tcW w:w="2970" w:type="dxa"/>
          </w:tcPr>
          <w:p w14:paraId="1D18E7DD"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hyperlink r:id="rId14" w:history="1">
              <w:r w:rsidRPr="00741883">
                <w:rPr>
                  <w:rStyle w:val="Hyperlink"/>
                </w:rPr>
                <w:t>US Standard Atmosphere</w:t>
              </w:r>
            </w:hyperlink>
          </w:p>
        </w:tc>
        <w:tc>
          <w:tcPr>
            <w:tcW w:w="1980" w:type="dxa"/>
          </w:tcPr>
          <w:p w14:paraId="5F83D2A3" w14:textId="77777777" w:rsidR="00741883" w:rsidRDefault="00741883" w:rsidP="00E90F3E">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7777777"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005D29">
        <w:t>A</w:t>
      </w:r>
      <w:r>
        <w:t xml:space="preserve">ctinic fluxes and </w:t>
      </w:r>
      <w:r w:rsidR="000A6B08">
        <w:t>code for generating the lookup tables are</w:t>
      </w:r>
      <w:r w:rsidR="00E74EA8">
        <w:t xml:space="preserve"> </w:t>
      </w:r>
      <w:r w:rsidR="000A6B08">
        <w:t>available upon request</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6D2986A4" w14:textId="77777777" w:rsidR="000F1B88" w:rsidRDefault="000F1B88" w:rsidP="00EA3B66"/>
    <w:p w14:paraId="6D1F3A36" w14:textId="77777777" w:rsidR="003621DE" w:rsidRDefault="003621DE" w:rsidP="00EA3B66">
      <w:pPr>
        <w:pStyle w:val="Heading2"/>
        <w:jc w:val="both"/>
      </w:pPr>
      <w:bookmarkStart w:id="17" w:name="_5.7_HETEROGENEOUS_CHEMISTRY"/>
      <w:bookmarkStart w:id="18" w:name="_Toc535486019"/>
      <w:bookmarkEnd w:id="17"/>
      <w:r>
        <w:t>5.7 HETEROGENEOUS CHEMISTRY</w:t>
      </w:r>
      <w:bookmarkEnd w:id="18"/>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w:t>
      </w:r>
      <w:r w:rsidRPr="00137651">
        <w:lastRenderedPageBreak/>
        <w:t xml:space="preserve">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77777777" w:rsidR="005B266A" w:rsidRPr="00137651" w:rsidRDefault="005B266A" w:rsidP="005B266A">
      <w:pPr>
        <w:pStyle w:val="Heading2"/>
      </w:pPr>
      <w:bookmarkStart w:id="19" w:name="_5.8_EMISSIONS_AND"/>
      <w:bookmarkStart w:id="20" w:name="_Toc535486020"/>
      <w:bookmarkEnd w:id="19"/>
      <w:r w:rsidRPr="00137651">
        <w:t>5.8 EMISSIONS AND DEPOSITION</w:t>
      </w:r>
      <w:bookmarkEnd w:id="20"/>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77777777" w:rsidR="00493F6F" w:rsidRDefault="00137651" w:rsidP="00493F6F">
      <w:pPr>
        <w:pStyle w:val="Heading2"/>
      </w:pPr>
      <w:bookmarkStart w:id="21" w:name="_Toc535486021"/>
      <w:r>
        <w:t>5.9</w:t>
      </w:r>
      <w:r w:rsidR="00493F6F">
        <w:t xml:space="preserve"> INTEGRATION OF CHEMICAL EQUATIONS</w:t>
      </w:r>
      <w:bookmarkEnd w:id="21"/>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493F6F"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5B4270D5"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dt for the species with the smallest instantaneous concentration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795296D8" w14:textId="757015FC" w:rsidR="00E45768" w:rsidRDefault="00C53F08" w:rsidP="00E45768">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E45768" w:rsidRPr="00E45768">
        <w:rPr>
          <w:highlight w:val="yellow"/>
        </w:rPr>
        <w:t xml:space="preserve"> F0AM (your imagination is the only limit!).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p>
    <w:p w14:paraId="59988211" w14:textId="77777777" w:rsidR="00C47FD6" w:rsidRDefault="00C47FD6">
      <w:pPr>
        <w:spacing w:after="0" w:line="240" w:lineRule="auto"/>
        <w:rPr>
          <w:rFonts w:ascii="Cambria" w:eastAsia="Times New Roman" w:hAnsi="Cambria"/>
          <w:b/>
          <w:bCs/>
          <w:color w:val="365F91"/>
          <w:sz w:val="28"/>
          <w:szCs w:val="28"/>
        </w:rPr>
      </w:pPr>
      <w:r>
        <w:br w:type="page"/>
      </w:r>
    </w:p>
    <w:p w14:paraId="4AC29CA5" w14:textId="77777777" w:rsidR="00013C49" w:rsidRDefault="00013C49" w:rsidP="000E080C">
      <w:pPr>
        <w:pStyle w:val="Heading1"/>
      </w:pPr>
      <w:bookmarkStart w:id="22" w:name="_6._DILUTION"/>
      <w:bookmarkStart w:id="23" w:name="_Toc535486022"/>
      <w:bookmarkEnd w:id="22"/>
      <w:r>
        <w:lastRenderedPageBreak/>
        <w:t xml:space="preserve">6. </w:t>
      </w:r>
      <w:r w:rsidR="000E080C">
        <w:t>DILUTION</w:t>
      </w:r>
      <w:bookmarkEnd w:id="23"/>
    </w:p>
    <w:p w14:paraId="270030F2" w14:textId="77777777" w:rsidR="00A62265" w:rsidRPr="00A62265" w:rsidRDefault="00542670" w:rsidP="00A62265">
      <w:pPr>
        <w:pStyle w:val="Heading2"/>
      </w:pPr>
      <w:bookmarkStart w:id="24" w:name="_Toc535486023"/>
      <w:r>
        <w:t>6.1 SIMPLE 1</w:t>
      </w:r>
      <w:r w:rsidRPr="00542670">
        <w:rPr>
          <w:vertAlign w:val="superscript"/>
        </w:rPr>
        <w:t>ST</w:t>
      </w:r>
      <w:r>
        <w:t>-ORDER</w:t>
      </w:r>
      <w:bookmarkEnd w:id="24"/>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A72AE9"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77777777"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g. deposition, entrainment, etc</w:t>
      </w:r>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t>s</w:t>
      </w:r>
      <w:r w:rsidR="00B142BB">
        <w:t xml:space="preserve"> and </w:t>
      </w:r>
      <w:r w:rsidR="00581390">
        <w:t xml:space="preserve">setting the DEFAULT in </w:t>
      </w:r>
      <w:r w:rsidR="00581390" w:rsidRPr="003621DE">
        <w:rPr>
          <w:b/>
        </w:rPr>
        <w:t>BkgdConc</w:t>
      </w:r>
      <w:r w:rsidR="00581390">
        <w:t xml:space="preserve"> to 0.</w:t>
      </w:r>
    </w:p>
    <w:p w14:paraId="7E846209" w14:textId="77777777" w:rsidR="00A62265" w:rsidRDefault="00A62265" w:rsidP="00BF523E"/>
    <w:p w14:paraId="37B1E563" w14:textId="77777777" w:rsidR="00A62265" w:rsidRPr="00BF523E" w:rsidRDefault="00542670" w:rsidP="00A62265">
      <w:pPr>
        <w:pStyle w:val="Heading2"/>
      </w:pPr>
      <w:bookmarkStart w:id="25" w:name="_Toc535486024"/>
      <w:r w:rsidRPr="00BF523E">
        <w:t>6.2 GAUSSIAN DISPERSION</w:t>
      </w:r>
      <w:bookmarkEnd w:id="25"/>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A72AE9"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6" w:name="_Toc535486025"/>
      <w:r>
        <w:lastRenderedPageBreak/>
        <w:t>7</w:t>
      </w:r>
      <w:r w:rsidR="003E78C3">
        <w:t xml:space="preserve">. </w:t>
      </w:r>
      <w:r w:rsidR="006A18FD">
        <w:t>MODEL OPTIONS</w:t>
      </w:r>
      <w:bookmarkEnd w:id="26"/>
    </w:p>
    <w:p w14:paraId="26BB1876" w14:textId="666D3DCA"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r w:rsidR="00050757">
        <w:t xml:space="preserve"> </w:t>
      </w:r>
      <w:r w:rsidR="00FD031E" w:rsidRPr="00FD031E">
        <w:rPr>
          <w:highlight w:val="yellow"/>
        </w:rPr>
        <w:t xml:space="preserve">NOTE: As of </w:t>
      </w:r>
      <w:r w:rsidR="00FD031E">
        <w:rPr>
          <w:highlight w:val="yellow"/>
        </w:rPr>
        <w:t>F0AM</w:t>
      </w:r>
      <w:r w:rsidR="00FD031E" w:rsidRPr="00FD031E">
        <w:rPr>
          <w:highlight w:val="yellow"/>
        </w:rPr>
        <w:t>v4, the FixNOx option has been superseded by family conservation</w:t>
      </w:r>
      <w:r w:rsidR="00FD031E">
        <w:t>.</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5F5C05B8" w14:textId="31A0BCC7" w:rsidR="008631CA" w:rsidRDefault="006A18FD" w:rsidP="00FD031E">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r w:rsidR="005370C3" w:rsidRPr="00381D5E">
        <w:rPr>
          <w:b/>
        </w:rPr>
        <w:t>LinkSteps = 1</w:t>
      </w:r>
      <w:r w:rsidR="00381D5E">
        <w:t xml:space="preserve"> (e.g. for a diel cycle at a ground site).</w:t>
      </w:r>
    </w:p>
    <w:p w14:paraId="68545D86" w14:textId="77777777"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14:paraId="0794DD49" w14:textId="77777777"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225585B4"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45F705E2" w14:textId="77777777" w:rsidR="00050757" w:rsidRDefault="00050757"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7" w:name="_Toc535486026"/>
      <w:r>
        <w:lastRenderedPageBreak/>
        <w:t>8. SOLAR CYCLE PARAMETERS</w:t>
      </w:r>
      <w:bookmarkEnd w:id="27"/>
    </w:p>
    <w:p w14:paraId="47BE98D0" w14:textId="4862BEAB"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145CF6B2" w14:textId="32D3E4A4" w:rsidR="00624459" w:rsidRPr="00624459" w:rsidRDefault="00624459" w:rsidP="0035518B">
      <w:pPr>
        <w:pStyle w:val="NoSpacing"/>
      </w:pPr>
      <w:r w:rsidRPr="00624459">
        <w:rPr>
          <w:b/>
        </w:rPr>
        <w:t>nDays:</w:t>
      </w:r>
      <w:r>
        <w:t xml:space="preserve">      </w:t>
      </w:r>
      <w:r>
        <w:tab/>
      </w:r>
      <w:r w:rsidR="000816DB">
        <w:t>Integer n</w:t>
      </w:r>
      <w:r>
        <w:t>umber of days to loop through solar cycle.</w:t>
      </w:r>
    </w:p>
    <w:p w14:paraId="4D70B958" w14:textId="77777777" w:rsidR="00EB37D3" w:rsidRDefault="00EB37D3">
      <w:pPr>
        <w:spacing w:after="0" w:line="240" w:lineRule="auto"/>
      </w:pPr>
    </w:p>
    <w:p w14:paraId="78834506" w14:textId="77777777" w:rsidR="00673528" w:rsidRDefault="00EB37D3" w:rsidP="0037737B">
      <w:r>
        <w:t xml:space="preserve">Note that the </w:t>
      </w:r>
      <w:r w:rsidRPr="00EB37D3">
        <w:rPr>
          <w:b/>
        </w:rPr>
        <w:t>ModelOptions.EndPointsOnly</w:t>
      </w:r>
      <w:r>
        <w:t xml:space="preserve"> input has special behavior in the case of a s</w:t>
      </w:r>
      <w:r w:rsidR="00673528">
        <w:t>olar cycle run:</w:t>
      </w:r>
    </w:p>
    <w:p w14:paraId="5EFBF223" w14:textId="61DFCA5F" w:rsidR="00673528" w:rsidRDefault="00673528" w:rsidP="0037737B">
      <w:pPr>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02850568" w14:textId="235ED15D" w:rsidR="00DE2F60" w:rsidRDefault="00673528" w:rsidP="0037737B">
      <w:pPr>
        <w:ind w:left="72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the whole diurnal cycle</w:t>
      </w:r>
      <w:r w:rsidR="000816DB">
        <w:t>(s)</w:t>
      </w:r>
      <w:r w:rsidR="00DE2F60">
        <w:t>.</w:t>
      </w:r>
    </w:p>
    <w:p w14:paraId="442D0E58" w14:textId="77777777" w:rsidR="00DE2F60" w:rsidRDefault="00DE2F60" w:rsidP="0037737B"/>
    <w:p w14:paraId="0F8C1C38" w14:textId="77777777" w:rsidR="00772886" w:rsidRPr="00673528" w:rsidRDefault="00772886" w:rsidP="0037737B">
      <w:r>
        <w:br w:type="page"/>
      </w:r>
    </w:p>
    <w:p w14:paraId="0D233716" w14:textId="77777777" w:rsidR="000F6406" w:rsidRDefault="00772886" w:rsidP="00853B9F">
      <w:pPr>
        <w:pStyle w:val="Heading1"/>
      </w:pPr>
      <w:bookmarkStart w:id="28" w:name="_9._MODEL_OUTPUT"/>
      <w:bookmarkStart w:id="29" w:name="_Toc535486027"/>
      <w:bookmarkEnd w:id="28"/>
      <w:r>
        <w:lastRenderedPageBreak/>
        <w:t>9</w:t>
      </w:r>
      <w:r w:rsidR="000F6406">
        <w:t>. MODEL OUTPUT</w:t>
      </w:r>
      <w:bookmarkEnd w:id="29"/>
    </w:p>
    <w:p w14:paraId="1B04F6F3" w14:textId="77777777" w:rsidR="000668E4" w:rsidRDefault="00D538B5" w:rsidP="00853B9F">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p w14:paraId="28828558" w14:textId="77777777" w:rsidR="00D538B5" w:rsidRDefault="000668E4" w:rsidP="004628C1">
      <w:pPr>
        <w:spacing w:after="0" w:line="240" w:lineRule="auto"/>
        <w:rPr>
          <w:b/>
        </w:rPr>
      </w:pPr>
      <w:r>
        <w:t>The below table describes the various variable in the output structure S.</w:t>
      </w:r>
      <w:r w:rsidR="004628C1" w:rsidRPr="00157229">
        <w:rPr>
          <w:b/>
        </w:rPr>
        <w:t xml:space="preserve">           </w:t>
      </w:r>
    </w:p>
    <w:p w14:paraId="32425C3C" w14:textId="77777777" w:rsidR="00EB7B97" w:rsidRPr="00F3673F" w:rsidRDefault="004628C1" w:rsidP="004628C1">
      <w:pPr>
        <w:spacing w:after="0" w:line="240" w:lineRule="auto"/>
        <w:rPr>
          <w:b/>
        </w:rPr>
      </w:pPr>
      <w:r w:rsidRPr="00157229">
        <w:rPr>
          <w:b/>
        </w:rPr>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1418754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C934B0D" w14:textId="77777777" w:rsidR="003F4732" w:rsidRDefault="00BE5DBE">
            <w:pPr>
              <w:spacing w:after="0" w:line="240" w:lineRule="auto"/>
            </w:pPr>
            <w:r>
              <w:t>RepIndex</w:t>
            </w:r>
          </w:p>
        </w:tc>
        <w:tc>
          <w:tcPr>
            <w:tcW w:w="1853" w:type="dxa"/>
          </w:tcPr>
          <w:p w14:paraId="09B2E80D"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2F7CE249"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Int</w:t>
            </w:r>
            <w:r w:rsidR="00A06606">
              <w:t xml:space="preserve">eger index </w:t>
            </w:r>
            <w:r w:rsidR="00412BC2">
              <w:t>for</w:t>
            </w:r>
            <w:r w:rsidR="00A06606">
              <w:t xml:space="preserve"> model repetition </w:t>
            </w:r>
            <w:r w:rsidR="00412BC2">
              <w:t>cycle</w:t>
            </w:r>
          </w:p>
        </w:tc>
        <w:tc>
          <w:tcPr>
            <w:tcW w:w="1238" w:type="dxa"/>
          </w:tcPr>
          <w:p w14:paraId="6501E0C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species in Cnames held constant</w:t>
            </w:r>
          </w:p>
        </w:tc>
        <w:tc>
          <w:tcPr>
            <w:tcW w:w="1238" w:type="dxa"/>
          </w:tcPr>
          <w:p w14:paraId="37041EF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0" w:name="_Toc535486028"/>
      <w:r>
        <w:lastRenderedPageBreak/>
        <w:t>9. TOOLS</w:t>
      </w:r>
      <w:bookmarkEnd w:id="30"/>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1" w:name="_Toc535486029"/>
      <w:r>
        <w:lastRenderedPageBreak/>
        <w:t>10. PLOTS</w:t>
      </w:r>
      <w:bookmarkEnd w:id="31"/>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FA7396" w:rsidRDefault="00FA7396" w:rsidP="008631CA">
            <w:pPr>
              <w:spacing w:after="0"/>
            </w:pPr>
            <w:r>
              <w:t>PlotReactivity</w:t>
            </w:r>
          </w:p>
        </w:tc>
        <w:tc>
          <w:tcPr>
            <w:tcW w:w="7668" w:type="dxa"/>
            <w:vAlign w:val="center"/>
          </w:tcPr>
          <w:p w14:paraId="12CF3F84"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4C2E34"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4C2E34" w:rsidRDefault="004C2E34" w:rsidP="008631CA">
            <w:pPr>
              <w:spacing w:after="0"/>
            </w:pPr>
            <w:r>
              <w:t>PlotYield</w:t>
            </w:r>
          </w:p>
        </w:tc>
        <w:tc>
          <w:tcPr>
            <w:tcW w:w="7668" w:type="dxa"/>
            <w:vAlign w:val="center"/>
          </w:tcPr>
          <w:p w14:paraId="2BCFB8A1" w14:textId="77777777"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FA7396" w:rsidRDefault="00FA7396" w:rsidP="008631CA">
            <w:pPr>
              <w:spacing w:after="0"/>
            </w:pPr>
            <w:r>
              <w:t>purtyPlot</w:t>
            </w:r>
          </w:p>
        </w:tc>
        <w:tc>
          <w:tcPr>
            <w:tcW w:w="7668" w:type="dxa"/>
            <w:vAlign w:val="center"/>
          </w:tcPr>
          <w:p w14:paraId="4C1D56A5"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1A2A38" w:rsidRDefault="001A2A38" w:rsidP="008631CA">
            <w:pPr>
              <w:spacing w:after="0"/>
            </w:pPr>
            <w:r>
              <w:t>fillcolors.mat</w:t>
            </w:r>
          </w:p>
        </w:tc>
        <w:tc>
          <w:tcPr>
            <w:tcW w:w="7668" w:type="dxa"/>
            <w:vAlign w:val="center"/>
          </w:tcPr>
          <w:p w14:paraId="549D22C7" w14:textId="77777777"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2" w:name="_Toc535486030"/>
      <w:r>
        <w:lastRenderedPageBreak/>
        <w:t>REFERENCES</w:t>
      </w:r>
      <w:bookmarkEnd w:id="32"/>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55CC1" w14:textId="77777777" w:rsidR="00AD1F53" w:rsidRDefault="00AD1F53" w:rsidP="007A5164">
      <w:pPr>
        <w:spacing w:after="0" w:line="240" w:lineRule="auto"/>
      </w:pPr>
      <w:r>
        <w:separator/>
      </w:r>
    </w:p>
  </w:endnote>
  <w:endnote w:type="continuationSeparator" w:id="0">
    <w:p w14:paraId="5A224103" w14:textId="77777777" w:rsidR="00AD1F53" w:rsidRDefault="00AD1F53"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38BA39F1" w:rsidR="00091CD1" w:rsidRDefault="00091CD1">
    <w:pPr>
      <w:pStyle w:val="Footer"/>
      <w:jc w:val="center"/>
    </w:pPr>
    <w:r>
      <w:fldChar w:fldCharType="begin"/>
    </w:r>
    <w:r>
      <w:instrText xml:space="preserve"> PAGE   \* MERGEFORMAT </w:instrText>
    </w:r>
    <w:r>
      <w:fldChar w:fldCharType="separate"/>
    </w:r>
    <w:r w:rsidR="003F3750">
      <w:rPr>
        <w:noProof/>
      </w:rPr>
      <w:t>8</w:t>
    </w:r>
    <w:r>
      <w:rPr>
        <w:noProof/>
      </w:rPr>
      <w:fldChar w:fldCharType="end"/>
    </w:r>
  </w:p>
  <w:p w14:paraId="4A760D96" w14:textId="77777777" w:rsidR="00091CD1" w:rsidRDefault="00091C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E5A4E3" w14:textId="77777777" w:rsidR="00AD1F53" w:rsidRDefault="00AD1F53" w:rsidP="007A5164">
      <w:pPr>
        <w:spacing w:after="0" w:line="240" w:lineRule="auto"/>
      </w:pPr>
      <w:r>
        <w:separator/>
      </w:r>
    </w:p>
  </w:footnote>
  <w:footnote w:type="continuationSeparator" w:id="0">
    <w:p w14:paraId="126E2749" w14:textId="77777777" w:rsidR="00AD1F53" w:rsidRDefault="00AD1F53"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95DED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3"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6"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6"/>
  </w:num>
  <w:num w:numId="2">
    <w:abstractNumId w:val="15"/>
  </w:num>
  <w:num w:numId="3">
    <w:abstractNumId w:val="9"/>
  </w:num>
  <w:num w:numId="4">
    <w:abstractNumId w:val="3"/>
  </w:num>
  <w:num w:numId="5">
    <w:abstractNumId w:val="2"/>
  </w:num>
  <w:num w:numId="6">
    <w:abstractNumId w:val="11"/>
  </w:num>
  <w:num w:numId="7">
    <w:abstractNumId w:val="6"/>
  </w:num>
  <w:num w:numId="8">
    <w:abstractNumId w:val="13"/>
  </w:num>
  <w:num w:numId="9">
    <w:abstractNumId w:val="17"/>
  </w:num>
  <w:num w:numId="10">
    <w:abstractNumId w:val="4"/>
  </w:num>
  <w:num w:numId="11">
    <w:abstractNumId w:val="14"/>
  </w:num>
  <w:num w:numId="12">
    <w:abstractNumId w:val="1"/>
  </w:num>
  <w:num w:numId="13">
    <w:abstractNumId w:val="10"/>
  </w:num>
  <w:num w:numId="14">
    <w:abstractNumId w:val="8"/>
  </w:num>
  <w:num w:numId="15">
    <w:abstractNumId w:val="7"/>
  </w:num>
  <w:num w:numId="16">
    <w:abstractNumId w:val="5"/>
  </w:num>
  <w:num w:numId="17">
    <w:abstractNumId w:val="12"/>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26404"/>
    <w:rsid w:val="000277EB"/>
    <w:rsid w:val="0003686D"/>
    <w:rsid w:val="00042012"/>
    <w:rsid w:val="00050757"/>
    <w:rsid w:val="0005148D"/>
    <w:rsid w:val="00053FA5"/>
    <w:rsid w:val="0005408C"/>
    <w:rsid w:val="000647ED"/>
    <w:rsid w:val="000661D8"/>
    <w:rsid w:val="000668E4"/>
    <w:rsid w:val="00071950"/>
    <w:rsid w:val="000741B5"/>
    <w:rsid w:val="000762AF"/>
    <w:rsid w:val="00077F5B"/>
    <w:rsid w:val="0008060D"/>
    <w:rsid w:val="00080919"/>
    <w:rsid w:val="000816DB"/>
    <w:rsid w:val="00081E4D"/>
    <w:rsid w:val="00084B8C"/>
    <w:rsid w:val="00085C3F"/>
    <w:rsid w:val="00086D5C"/>
    <w:rsid w:val="00090A06"/>
    <w:rsid w:val="00091CD1"/>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72DF"/>
    <w:rsid w:val="001B06D1"/>
    <w:rsid w:val="001B1DED"/>
    <w:rsid w:val="001B45C9"/>
    <w:rsid w:val="001B7608"/>
    <w:rsid w:val="001C3026"/>
    <w:rsid w:val="001C3B45"/>
    <w:rsid w:val="001E061C"/>
    <w:rsid w:val="001F0179"/>
    <w:rsid w:val="001F3BF5"/>
    <w:rsid w:val="002002A2"/>
    <w:rsid w:val="0020641F"/>
    <w:rsid w:val="0020729D"/>
    <w:rsid w:val="00211BB5"/>
    <w:rsid w:val="002137E9"/>
    <w:rsid w:val="00213F6C"/>
    <w:rsid w:val="002151D9"/>
    <w:rsid w:val="00232B99"/>
    <w:rsid w:val="00235D92"/>
    <w:rsid w:val="0024711C"/>
    <w:rsid w:val="00252FBC"/>
    <w:rsid w:val="002556CC"/>
    <w:rsid w:val="002634B6"/>
    <w:rsid w:val="00263630"/>
    <w:rsid w:val="00264B54"/>
    <w:rsid w:val="0027136E"/>
    <w:rsid w:val="00282ABA"/>
    <w:rsid w:val="00284175"/>
    <w:rsid w:val="00285E56"/>
    <w:rsid w:val="00287130"/>
    <w:rsid w:val="00287668"/>
    <w:rsid w:val="002A26CA"/>
    <w:rsid w:val="002A2794"/>
    <w:rsid w:val="002A3D8E"/>
    <w:rsid w:val="002A4DC8"/>
    <w:rsid w:val="002A684F"/>
    <w:rsid w:val="002B0A0D"/>
    <w:rsid w:val="002B59F1"/>
    <w:rsid w:val="002C1DD6"/>
    <w:rsid w:val="002D0C80"/>
    <w:rsid w:val="002D1B59"/>
    <w:rsid w:val="002D1C47"/>
    <w:rsid w:val="002E323F"/>
    <w:rsid w:val="002F0132"/>
    <w:rsid w:val="002F01C8"/>
    <w:rsid w:val="002F664D"/>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90514"/>
    <w:rsid w:val="003B10FC"/>
    <w:rsid w:val="003B270F"/>
    <w:rsid w:val="003B7823"/>
    <w:rsid w:val="003C0857"/>
    <w:rsid w:val="003C18B6"/>
    <w:rsid w:val="003D3014"/>
    <w:rsid w:val="003D39C9"/>
    <w:rsid w:val="003D5830"/>
    <w:rsid w:val="003D6F3D"/>
    <w:rsid w:val="003E09C9"/>
    <w:rsid w:val="003E47FB"/>
    <w:rsid w:val="003E78C3"/>
    <w:rsid w:val="003F3750"/>
    <w:rsid w:val="003F4705"/>
    <w:rsid w:val="003F4732"/>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C9D"/>
    <w:rsid w:val="004D1B10"/>
    <w:rsid w:val="004D55E5"/>
    <w:rsid w:val="004D74BB"/>
    <w:rsid w:val="004E0B80"/>
    <w:rsid w:val="004E2CF4"/>
    <w:rsid w:val="004E2DBB"/>
    <w:rsid w:val="004E4739"/>
    <w:rsid w:val="004E58B8"/>
    <w:rsid w:val="004F2667"/>
    <w:rsid w:val="004F2D09"/>
    <w:rsid w:val="004F3630"/>
    <w:rsid w:val="00501815"/>
    <w:rsid w:val="00506C66"/>
    <w:rsid w:val="00507D40"/>
    <w:rsid w:val="00510000"/>
    <w:rsid w:val="0051151F"/>
    <w:rsid w:val="00512761"/>
    <w:rsid w:val="00521AFF"/>
    <w:rsid w:val="005300A5"/>
    <w:rsid w:val="00532197"/>
    <w:rsid w:val="00535D6D"/>
    <w:rsid w:val="005370C3"/>
    <w:rsid w:val="00542670"/>
    <w:rsid w:val="005427B5"/>
    <w:rsid w:val="00546910"/>
    <w:rsid w:val="0055267F"/>
    <w:rsid w:val="00554585"/>
    <w:rsid w:val="0055548B"/>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E8D"/>
    <w:rsid w:val="006F0957"/>
    <w:rsid w:val="006F14EA"/>
    <w:rsid w:val="006F1ECA"/>
    <w:rsid w:val="006F48A3"/>
    <w:rsid w:val="006F57AA"/>
    <w:rsid w:val="0070273D"/>
    <w:rsid w:val="00705444"/>
    <w:rsid w:val="00707D45"/>
    <w:rsid w:val="00713EDE"/>
    <w:rsid w:val="00720E6B"/>
    <w:rsid w:val="00741883"/>
    <w:rsid w:val="0074406D"/>
    <w:rsid w:val="00746295"/>
    <w:rsid w:val="007463EA"/>
    <w:rsid w:val="007468AC"/>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C01A7"/>
    <w:rsid w:val="007C731D"/>
    <w:rsid w:val="007D28BA"/>
    <w:rsid w:val="007D352C"/>
    <w:rsid w:val="007D41F2"/>
    <w:rsid w:val="007D46B1"/>
    <w:rsid w:val="007E017E"/>
    <w:rsid w:val="007E4168"/>
    <w:rsid w:val="007E4494"/>
    <w:rsid w:val="007E4DCF"/>
    <w:rsid w:val="007E637E"/>
    <w:rsid w:val="007E6E21"/>
    <w:rsid w:val="007F0E56"/>
    <w:rsid w:val="007F1B4F"/>
    <w:rsid w:val="007F3D7A"/>
    <w:rsid w:val="007F5DFA"/>
    <w:rsid w:val="007F7B92"/>
    <w:rsid w:val="008073BD"/>
    <w:rsid w:val="00813748"/>
    <w:rsid w:val="00820A43"/>
    <w:rsid w:val="008223FD"/>
    <w:rsid w:val="008307A2"/>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87D"/>
    <w:rsid w:val="00A877A4"/>
    <w:rsid w:val="00A95E6C"/>
    <w:rsid w:val="00A9683D"/>
    <w:rsid w:val="00AA0F42"/>
    <w:rsid w:val="00AA5A3A"/>
    <w:rsid w:val="00AA7BBA"/>
    <w:rsid w:val="00AB3E43"/>
    <w:rsid w:val="00AB7DE8"/>
    <w:rsid w:val="00AC19AC"/>
    <w:rsid w:val="00AC2F1F"/>
    <w:rsid w:val="00AC48C1"/>
    <w:rsid w:val="00AD1F53"/>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151A"/>
    <w:rsid w:val="00B33DA2"/>
    <w:rsid w:val="00B35362"/>
    <w:rsid w:val="00B36570"/>
    <w:rsid w:val="00B4041F"/>
    <w:rsid w:val="00B444C1"/>
    <w:rsid w:val="00B52C35"/>
    <w:rsid w:val="00B53FE8"/>
    <w:rsid w:val="00B6381A"/>
    <w:rsid w:val="00B63930"/>
    <w:rsid w:val="00B67A99"/>
    <w:rsid w:val="00B71DE5"/>
    <w:rsid w:val="00B740B2"/>
    <w:rsid w:val="00B74485"/>
    <w:rsid w:val="00B821E1"/>
    <w:rsid w:val="00B90C26"/>
    <w:rsid w:val="00B95DA9"/>
    <w:rsid w:val="00BA0299"/>
    <w:rsid w:val="00BA325D"/>
    <w:rsid w:val="00BA3650"/>
    <w:rsid w:val="00BC50CF"/>
    <w:rsid w:val="00BD22BA"/>
    <w:rsid w:val="00BD2D18"/>
    <w:rsid w:val="00BD4410"/>
    <w:rsid w:val="00BD5AD4"/>
    <w:rsid w:val="00BE5DBE"/>
    <w:rsid w:val="00BE6A00"/>
    <w:rsid w:val="00BE7CD1"/>
    <w:rsid w:val="00BF50B9"/>
    <w:rsid w:val="00BF523E"/>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7FD6"/>
    <w:rsid w:val="00C50428"/>
    <w:rsid w:val="00C50D63"/>
    <w:rsid w:val="00C53F08"/>
    <w:rsid w:val="00C54217"/>
    <w:rsid w:val="00C559ED"/>
    <w:rsid w:val="00C57ADA"/>
    <w:rsid w:val="00C633F1"/>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B78F8"/>
    <w:rsid w:val="00CC0A87"/>
    <w:rsid w:val="00CC6127"/>
    <w:rsid w:val="00CC7375"/>
    <w:rsid w:val="00CD0BBD"/>
    <w:rsid w:val="00CD14BF"/>
    <w:rsid w:val="00CD5A18"/>
    <w:rsid w:val="00CE4432"/>
    <w:rsid w:val="00CE5552"/>
    <w:rsid w:val="00CF73DB"/>
    <w:rsid w:val="00CF7F3B"/>
    <w:rsid w:val="00D14787"/>
    <w:rsid w:val="00D1489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389D"/>
    <w:rsid w:val="00DE01BC"/>
    <w:rsid w:val="00DE01E5"/>
    <w:rsid w:val="00DE0F7A"/>
    <w:rsid w:val="00DE2F60"/>
    <w:rsid w:val="00DF284A"/>
    <w:rsid w:val="00E01BB1"/>
    <w:rsid w:val="00E02961"/>
    <w:rsid w:val="00E106A8"/>
    <w:rsid w:val="00E12AC5"/>
    <w:rsid w:val="00E151F1"/>
    <w:rsid w:val="00E233FD"/>
    <w:rsid w:val="00E401B3"/>
    <w:rsid w:val="00E4298D"/>
    <w:rsid w:val="00E430E6"/>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86761"/>
    <w:rsid w:val="00FA0869"/>
    <w:rsid w:val="00FA23A2"/>
    <w:rsid w:val="00FA7396"/>
    <w:rsid w:val="00FB71BB"/>
    <w:rsid w:val="00FB7819"/>
    <w:rsid w:val="00FC1405"/>
    <w:rsid w:val="00FD031E"/>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omepage.uibk.ac.at/~c70710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BD6548-D5C4-4628-97EC-14B97B297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30</TotalTime>
  <Pages>22</Pages>
  <Words>7282</Words>
  <Characters>4151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48697</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enn</dc:creator>
  <cp:lastModifiedBy>gmwolfe</cp:lastModifiedBy>
  <cp:revision>98</cp:revision>
  <cp:lastPrinted>2018-03-20T19:30:00Z</cp:lastPrinted>
  <dcterms:created xsi:type="dcterms:W3CDTF">2012-08-01T21:40:00Z</dcterms:created>
  <dcterms:modified xsi:type="dcterms:W3CDTF">2019-01-17T16:30:00Z</dcterms:modified>
</cp:coreProperties>
</file>